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3B5901A5" w:rsidR="005D675A" w:rsidRDefault="00267FE9" w:rsidP="005D675A">
      <w:proofErr w:type="spellStart"/>
      <w:r>
        <w:t>gsynth</w:t>
      </w:r>
      <w:proofErr w:type="spellEnd"/>
      <w:r>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0A5BB720"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the assess landscape change with remote sensing data.</w:t>
      </w:r>
      <w:r>
        <w:rPr>
          <w:rFonts w:cs="Times New Roman"/>
        </w:rPr>
        <w:t xml:space="preserve"> </w:t>
      </w:r>
      <w:r w:rsidR="004F0E58">
        <w:rPr>
          <w:rFonts w:cs="Times New Roman"/>
        </w:rPr>
        <w:t>The basic data requirements for synthetic control include (1) a known set of treated and un-treated units, (2) a known date of treatment intervention, and (3) a timeseries including 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Synthetic control generates predicted outcome</w:t>
      </w:r>
      <w:r w:rsidR="003F044A">
        <w:rPr>
          <w:rFonts w:cs="Times New Roman"/>
        </w:rPr>
        <w:t>s</w:t>
      </w:r>
      <w:r w:rsidR="00A23FD6">
        <w:rPr>
          <w:rFonts w:cs="Times New Roman"/>
        </w:rPr>
        <w:t xml:space="preserve"> for treated units in the absence of treatment based on prior relationships between treated and unexposed groups.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w:t>
      </w:r>
      <w:r w:rsidR="00A23FD6">
        <w:rPr>
          <w:rFonts w:cs="Times New Roman"/>
        </w:rPr>
        <w:lastRenderedPageBreak/>
        <w:t xml:space="preserve">control can be used to intuitively infer treatment effects from satellite data, particularly in the presence of confounding noise from climate anomalies, long-term vegetation dynamics, or sensor errors. We find that accuracy depends on the number and quality of potential control units, highlighting the importance of selecting appropriate pools of candidate control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 we expect</w:t>
      </w:r>
      <w:r w:rsidR="00A23FD6">
        <w:t xml:space="preserve"> </w:t>
      </w:r>
      <w:r w:rsidR="00F21A1F">
        <w:t xml:space="preserve">the methodology to have wider utility </w:t>
      </w:r>
      <w:r w:rsidR="00A23FD6">
        <w:t>ecology</w:t>
      </w:r>
      <w:r w:rsidR="00F21A1F">
        <w:t>, particularly for systems with large, complex, and poorly replicated experimental units, such as conservation districts, communities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6FC9D507"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instrText xml:space="preserve"> ADDIN ZOTERO_ITEM CSL_CITATION {"citationID":"acp5s2062a","properties":{"formattedCitation":"(Hurlbert, 2004; Oksanen, 2001, 2004)","plainCitation":"(Hurlbert, 2004; Oksanen, 2001,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Pr="0045305C">
        <w:rPr>
          <w:rFonts w:ascii="Calibri" w:hAnsi="Calibri" w:cs="Calibri"/>
        </w:rPr>
        <w:t>(Hurlbert, 2004; Oksanen, 2001, 2004)</w:t>
      </w:r>
      <w:r>
        <w:fldChar w:fldCharType="end"/>
      </w:r>
      <w:r>
        <w:t>. For instance,</w:t>
      </w:r>
      <w:r w:rsidR="002D0FC0">
        <w:t xml:space="preserve"> manipulations of whole-lakes, watersheds, islands, </w:t>
      </w:r>
      <w:r w:rsidR="00F95BE5">
        <w:t>forests</w:t>
      </w:r>
      <w:r w:rsidR="002D0FC0">
        <w:t xml:space="preserve"> or other large scale ecosystems may be impossible to replicate </w:t>
      </w:r>
      <w:r w:rsidR="00906593">
        <w:t xml:space="preserve">but still yield important information </w:t>
      </w:r>
      <w:r w:rsidR="00906593">
        <w:fldChar w:fldCharType="begin"/>
      </w:r>
      <w:r w:rsidR="00906593">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906593" w:rsidRPr="002D0FC0">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F95BE5">
        <w:instrText xml:space="preserve"> ADDIN ZOTERO_ITEM CSL_CITATION {"citationID":"a2hgiq6mr9p","properties":{"formattedCitation":"(Wernberg, Smale, &amp; Thomsen, 2012)","plainCitation":"(Wernberg, Smale, &amp; Thomsen,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r w:rsidR="00F95BE5" w:rsidRPr="006B1E98">
        <w:rPr>
          <w:rFonts w:ascii="Calibri" w:hAnsi="Calibri" w:cs="Calibri"/>
        </w:rPr>
        <w:t>Wernberg, Smale, &amp; Thomsen, 2012</w:t>
      </w:r>
      <w:r w:rsidR="00F95BE5">
        <w:fldChar w:fldCharType="end"/>
      </w:r>
      <w:r w:rsidR="00F95BE5">
        <w:t xml:space="preserve">), making it difficult to identify </w:t>
      </w:r>
      <w:r w:rsidR="00906593">
        <w:t xml:space="preserve">suitable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combine information from </w:t>
      </w:r>
      <w:r w:rsidR="009A32A0">
        <w:t xml:space="preserve">the </w:t>
      </w:r>
      <w:r w:rsidR="00906593">
        <w:t xml:space="preserve">temporal trends of treated units with </w:t>
      </w:r>
      <w:r w:rsidR="009A32A0">
        <w:t xml:space="preserve">imperfect </w:t>
      </w:r>
      <w:r w:rsidR="00906593">
        <w:t>contextual information</w:t>
      </w:r>
      <w:r w:rsidR="009A32A0">
        <w:t>.</w:t>
      </w:r>
      <w:r w:rsidR="00906593">
        <w:t xml:space="preserve"> </w:t>
      </w:r>
    </w:p>
    <w:p w14:paraId="085B722B" w14:textId="21DE29F5"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events as part of the adaptive management cycle </w:t>
      </w:r>
      <w:r>
        <w:rPr>
          <w:rFonts w:cs="Times New Roman"/>
        </w:rPr>
        <w:fldChar w:fldCharType="begin"/>
      </w:r>
      <w:r>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Pr="0045305C">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Pr="0045305C">
        <w:rPr>
          <w:rFonts w:ascii="Calibri" w:hAnsi="Calibri" w:cs="Calibri"/>
        </w:rPr>
        <w:t>(Copeland et al., 2017)</w:t>
      </w:r>
      <w:r>
        <w:rPr>
          <w:rFonts w:cs="Times New Roman"/>
        </w:rPr>
        <w:fldChar w:fldCharType="end"/>
      </w:r>
      <w:r>
        <w:rPr>
          <w:rFonts w:cs="Times New Roman"/>
        </w:rPr>
        <w:t xml:space="preserve">, adaptive learning is often limited by lack of monitoring data and the means to distinguish treatment effects from other </w:t>
      </w:r>
      <w:r>
        <w:rPr>
          <w:rFonts w:cs="Times New Roman"/>
        </w:rPr>
        <w:lastRenderedPageBreak/>
        <w:t xml:space="preserve">confounding influences.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impossible to discriminate true treatment effects from coincident noise</w:t>
      </w:r>
      <w:ins w:id="0" w:author="Duniway, Michael C." w:date="2019-12-21T07:04:00Z">
        <w:r w:rsidR="008A5156">
          <w:rPr>
            <w:rFonts w:cs="Times New Roman"/>
          </w:rPr>
          <w:t xml:space="preserve"> (citation)</w:t>
        </w:r>
      </w:ins>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ins w:id="1" w:author="Duniway, Michael C." w:date="2019-12-21T07:05:00Z">
        <w:r w:rsidR="008A5156">
          <w:rPr>
            <w:rFonts w:cs="Times New Roman"/>
          </w:rPr>
          <w:t xml:space="preserve"> (</w:t>
        </w:r>
        <w:commentRangeStart w:id="2"/>
        <w:r w:rsidR="008A5156">
          <w:rPr>
            <w:rFonts w:cs="Times New Roman"/>
          </w:rPr>
          <w:t>citations</w:t>
        </w:r>
        <w:commentRangeEnd w:id="2"/>
        <w:r w:rsidR="008A5156">
          <w:rPr>
            <w:rStyle w:val="CommentReference"/>
            <w:rFonts w:ascii="Times New Roman" w:hAnsi="Times New Roman"/>
          </w:rPr>
          <w:commentReference w:id="2"/>
        </w:r>
        <w:r w:rsidR="008A5156">
          <w:rPr>
            <w:rFonts w:cs="Times New Roman"/>
          </w:rPr>
          <w:t>)</w:t>
        </w:r>
      </w:ins>
      <w:r>
        <w:rPr>
          <w:rFonts w:cs="Times New Roman"/>
        </w:rPr>
        <w:t xml:space="preserve">, the logistical cost of such designs make them </w:t>
      </w:r>
      <w:commentRangeStart w:id="3"/>
      <w:r>
        <w:rPr>
          <w:rFonts w:cs="Times New Roman"/>
        </w:rPr>
        <w:t>rare</w:t>
      </w:r>
      <w:commentRangeEnd w:id="3"/>
      <w:r>
        <w:rPr>
          <w:rStyle w:val="CommentReference"/>
          <w:rFonts w:ascii="Times New Roman" w:hAnsi="Times New Roman"/>
        </w:rPr>
        <w:commentReference w:id="3"/>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6D11A6F6"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Pr>
          <w:rFonts w:cs="Times New Roman"/>
        </w:rPr>
        <w:instrText xml:space="preserve"> ADDIN ZOTERO_ITEM CSL_CITATION {"citationID":"ajfa0vnjt8","properties":{"formattedCitation":"(Larsen, Meng, &amp; Kendall, 2019)","plainCitation":"(Larsen, Meng, &amp; Kendal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Pr="0045305C">
        <w:rPr>
          <w:rFonts w:ascii="Calibri" w:hAnsi="Calibri" w:cs="Calibri"/>
        </w:rPr>
        <w:t>(Larsen, Meng, &amp; Kendal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Pr>
          <w:rFonts w:cs="Times New Roman"/>
        </w:rPr>
        <w:instrText xml:space="preserve"> ADDIN ZOTERO_ITEM CSL_CITATION {"citationID":"a2pdi9flk11","properties":{"formattedCitation":"(Craig, Katikireddi, Leyland, &amp; Popham, 2017)","plainCitation":"(Craig, Katikireddi, Leyland, &amp; Popham,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Pr="0045305C">
        <w:rPr>
          <w:rFonts w:ascii="Calibri" w:hAnsi="Calibri" w:cs="Calibri"/>
        </w:rPr>
        <w:t>(Craig, Katikireddi, Leyland, &amp; Popham,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 regression discontinuity, and instrumental variables</w:t>
      </w:r>
      <w:r w:rsidR="00BB64A3">
        <w:rPr>
          <w:rFonts w:cs="Times New Roman"/>
        </w:rPr>
        <w:t xml:space="preserve"> (</w:t>
      </w:r>
      <w:r w:rsidR="00BB64A3" w:rsidRPr="003F044A">
        <w:rPr>
          <w:rFonts w:cs="Times New Roman"/>
          <w:highlight w:val="yellow"/>
        </w:rPr>
        <w:t>CITES</w:t>
      </w:r>
      <w:r w:rsidR="00BB64A3">
        <w:rPr>
          <w:rFonts w:cs="Times New Roman"/>
        </w:rPr>
        <w:t>)</w:t>
      </w:r>
      <w:r>
        <w:rPr>
          <w:rFonts w:cs="Times New Roman"/>
        </w:rPr>
        <w:t xml:space="preserve">.  </w:t>
      </w:r>
    </w:p>
    <w:p w14:paraId="697D385E" w14:textId="555F89AB"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Pr>
          <w:rFonts w:cs="Times New Roman"/>
        </w:rPr>
        <w:instrText xml:space="preserve"> ADDIN ZOTERO_ITEM CSL_CITATION {"citationID":"a24cmerdqkc","properties":{"formattedCitation":"(Abadie, Diamond, &amp; Hainmueller, 2010)","plainCitation":"(Abadie, Diamond, &amp; Hainmueller,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Pr="0045305C">
        <w:rPr>
          <w:rFonts w:ascii="Calibri" w:hAnsi="Calibri" w:cs="Calibri"/>
        </w:rPr>
        <w:t>(Abadie, Diamond, &amp; Hainmueller, 2010)</w:t>
      </w:r>
      <w:r>
        <w:rPr>
          <w:rFonts w:cs="Times New Roman"/>
        </w:rPr>
        <w:fldChar w:fldCharType="end"/>
      </w:r>
      <w:r>
        <w:rPr>
          <w:rFonts w:cs="Times New Roman"/>
        </w:rPr>
        <w:t xml:space="preserve">. This approach attempts to reconstruct what would have happened (a </w:t>
      </w:r>
      <w:r>
        <w:rPr>
          <w:rFonts w:cs="Times New Roman"/>
        </w:rPr>
        <w:lastRenderedPageBreak/>
        <w:t>‘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 xml:space="preserve">Abadie, Diamond and </w:t>
      </w:r>
      <w:proofErr w:type="spellStart"/>
      <w:r w:rsidR="00757205">
        <w:rPr>
          <w:rFonts w:cs="Times New Roman"/>
        </w:rPr>
        <w:t>Hainueller</w:t>
      </w:r>
      <w:proofErr w:type="spellEnd"/>
      <w:r w:rsidR="00757205">
        <w:rPr>
          <w:rFonts w:cs="Times New Roman"/>
        </w:rPr>
        <w:t xml:space="preserve"> (201</w:t>
      </w:r>
      <w:r w:rsidR="00B81A8F">
        <w:rPr>
          <w:rFonts w:cs="Times New Roman"/>
        </w:rPr>
        <w:t>5</w:t>
      </w:r>
      <w:r w:rsidR="00757205">
        <w:rPr>
          <w:rFonts w:cs="Times New Roman"/>
        </w:rPr>
        <w:t>)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 xml:space="preserve">higher without </w:t>
      </w:r>
      <w:commentRangeStart w:id="4"/>
      <w:r w:rsidR="00B81A8F">
        <w:rPr>
          <w:rFonts w:cs="Times New Roman"/>
        </w:rPr>
        <w:t>reunification</w:t>
      </w:r>
      <w:commentRangeEnd w:id="4"/>
      <w:r w:rsidR="00B81A8F">
        <w:rPr>
          <w:rStyle w:val="CommentReference"/>
          <w:rFonts w:ascii="Times New Roman" w:hAnsi="Times New Roman"/>
        </w:rPr>
        <w:commentReference w:id="4"/>
      </w:r>
      <w:r w:rsidR="00B81A8F">
        <w:rPr>
          <w:rFonts w:cs="Times New Roman"/>
        </w:rPr>
        <w:t>.</w:t>
      </w:r>
    </w:p>
    <w:p w14:paraId="15EFD824" w14:textId="4C49C258"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t>more recent models implementing latent interactive fixed-effects regression (Xu 2017)</w:t>
      </w:r>
      <w:r w:rsidR="00B120F9">
        <w:t>,</w:t>
      </w:r>
      <w:r>
        <w:t xml:space="preserve"> </w:t>
      </w:r>
      <w:r w:rsidR="00B120F9">
        <w:t xml:space="preserve">and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AE4C25">
        <w:t xml:space="preserve">, </w:t>
      </w:r>
      <w:r w:rsidR="00AE4C25">
        <w:fldChar w:fldCharType="begin"/>
      </w:r>
      <w:r w:rsidR="00AE4C25">
        <w:instrText xml:space="preserve"> ADDIN ZOTERO_ITEM CSL_CITATION {"citationID":"a1gdc3l0s44","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AE4C25">
        <w:fldChar w:fldCharType="separate"/>
      </w:r>
      <w:r w:rsidR="00AE4C25" w:rsidRPr="00AE4C25">
        <w:rPr>
          <w:rFonts w:ascii="Calibri" w:hAnsi="Calibri" w:cs="Calibri"/>
        </w:rPr>
        <w:t>Craig et al., 2017</w:t>
      </w:r>
      <w:r w:rsidR="00AE4C25">
        <w:fldChar w:fldCharType="end"/>
      </w:r>
      <w:r>
        <w:t>), whereby the average difference between control and treatment are compared before and after the intervention</w:t>
      </w:r>
      <w:r w:rsidR="00AE4C25">
        <w:t xml:space="preserve"> </w:t>
      </w:r>
      <w:r w:rsidR="00AE4C25" w:rsidRPr="00AE4C25">
        <w:t>(</w:t>
      </w:r>
      <w:r w:rsidR="00AE4C25" w:rsidRPr="00AE4C25">
        <w:rPr>
          <w:highlight w:val="yellow"/>
        </w:rPr>
        <w:t>DID cite</w:t>
      </w:r>
      <w:r w:rsidR="00AE4C25" w:rsidRPr="00AE4C25">
        <w:t>)</w:t>
      </w:r>
      <w:r>
        <w:t>.</w:t>
      </w:r>
      <w:r w:rsidR="00C969F2">
        <w:t xml:space="preserve"> </w:t>
      </w:r>
      <w:r w:rsidR="008324A0">
        <w:t>As each model formulation carries its own set of assumptions and strictures (</w:t>
      </w:r>
      <w:proofErr w:type="spellStart"/>
      <w:r w:rsidR="008324A0">
        <w:t>eg.</w:t>
      </w:r>
      <w:proofErr w:type="spellEnd"/>
      <w:r w:rsidR="008324A0">
        <w:t xml:space="preserve"> tolerance of missing data, </w:t>
      </w:r>
      <w:r w:rsidR="003E0862">
        <w:t>assumption of parallel trajectories through time</w:t>
      </w:r>
      <w:r w:rsidR="008324A0">
        <w:t xml:space="preserve">, ability to </w:t>
      </w:r>
      <w:commentRangeStart w:id="5"/>
      <w:r w:rsidR="008324A0">
        <w:t>extrapolate</w:t>
      </w:r>
      <w:commentRangeEnd w:id="5"/>
      <w:r w:rsidR="00580354">
        <w:rPr>
          <w:rStyle w:val="CommentReference"/>
          <w:rFonts w:ascii="Times New Roman" w:hAnsi="Times New Roman"/>
        </w:rPr>
        <w:commentReference w:id="5"/>
      </w:r>
      <w:r w:rsidR="008324A0">
        <w:t xml:space="preserve">, </w:t>
      </w:r>
      <w:proofErr w:type="spellStart"/>
      <w:r w:rsidR="008324A0">
        <w:t>etc</w:t>
      </w:r>
      <w:proofErr w:type="spellEnd"/>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605A30BE" w:rsidR="00CB4A9C" w:rsidRDefault="00CB4A9C" w:rsidP="00CB4A9C">
      <w:pPr>
        <w:pStyle w:val="Heading2"/>
      </w:pPr>
      <w:r>
        <w:lastRenderedPageBreak/>
        <w:t xml:space="preserve">Common Approaches </w:t>
      </w:r>
    </w:p>
    <w:p w14:paraId="082DA675" w14:textId="1D4A7108" w:rsidR="0088293C" w:rsidRDefault="0088293C" w:rsidP="005D675A">
      <w:pPr>
        <w:spacing w:line="480" w:lineRule="auto"/>
      </w:pPr>
      <w:r>
        <w:t xml:space="preserve">Previous use of synthetic control in the environmental sciences has predominantly focused on determining the effectiveness of broad economic and social policies or events on social-ecological systems such as </w:t>
      </w:r>
      <w:r w:rsidR="002E5DF6">
        <w:t xml:space="preserve">deforestation in the </w:t>
      </w:r>
      <w:commentRangeStart w:id="6"/>
      <w:r w:rsidR="002E5DF6">
        <w:t>Amazon</w:t>
      </w:r>
      <w:commentRangeEnd w:id="6"/>
      <w:r w:rsidR="002E5DF6">
        <w:rPr>
          <w:rStyle w:val="CommentReference"/>
          <w:rFonts w:ascii="Times New Roman" w:hAnsi="Times New Roman"/>
        </w:rPr>
        <w:commentReference w:id="6"/>
      </w:r>
      <w:r w:rsidR="002E5DF6">
        <w:t xml:space="preserve"> </w:t>
      </w:r>
      <w:r w:rsidR="002E5DF6">
        <w:fldChar w:fldCharType="begin"/>
      </w:r>
      <w:r w:rsidR="002E5DF6">
        <w:instrText xml:space="preserve"> ADDIN ZOTERO_ITEM CSL_CITATION {"citationID":"a15pc0cuft3","properties":{"formattedCitation":"(Sills et al., 2015)","plainCitation":"(Sills et al., 2015)"},"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schema":"https://github.com/citation-style-language/schema/raw/master/csl-citation.json"} </w:instrText>
      </w:r>
      <w:r w:rsidR="002E5DF6">
        <w:fldChar w:fldCharType="separate"/>
      </w:r>
      <w:r w:rsidR="002E5DF6" w:rsidRPr="002E5DF6">
        <w:rPr>
          <w:rFonts w:ascii="Calibri" w:hAnsi="Calibri" w:cs="Calibri"/>
        </w:rPr>
        <w:t>(Sills et al., 2015)</w:t>
      </w:r>
      <w:r w:rsidR="002E5DF6">
        <w:fldChar w:fldCharType="end"/>
      </w:r>
      <w:r w:rsidR="00AD1260">
        <w:t>.</w:t>
      </w:r>
      <w:r>
        <w:t xml:space="preserve"> However, we propose that this technique may be useful more broadly </w:t>
      </w:r>
      <w:r w:rsidR="00E400F8">
        <w:t>in ecology</w:t>
      </w:r>
      <w:r>
        <w:t>, particularly in cases where the units of analysis are large, complex and lack replication or pre-meditated</w:t>
      </w:r>
      <w:r w:rsidR="00F6355D">
        <w:t xml:space="preserve"> and well-matched</w:t>
      </w:r>
      <w:r>
        <w:t xml:space="preserve"> controls. </w:t>
      </w:r>
      <w:r w:rsidR="00023AA1">
        <w:t xml:space="preserve">In this study we examine the utility of synthetic controls for analyzing ecological events with timeseries of remote sensing imagery – e.g. data that is temporally and spatially extensive but also noisy and prone to confounding. Typical approaches </w:t>
      </w:r>
      <w:r w:rsidR="00AD1260">
        <w:t>for</w:t>
      </w:r>
      <w:r w:rsidR="00023AA1">
        <w:t xml:space="preserve">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xml:space="preserve">) which may over-simplify the contextual information provided by controls. For instance, imperfect matching between controls and treatment areas may produce bias if the controls respond differently to the same confounding factor, such as grassland and forest responding differently to the same climate </w:t>
      </w:r>
      <w:commentRangeStart w:id="7"/>
      <w:r w:rsidR="003E0862">
        <w:t>anomaly</w:t>
      </w:r>
      <w:commentRangeEnd w:id="7"/>
      <w:r w:rsidR="00E400F8">
        <w:rPr>
          <w:rStyle w:val="CommentReference"/>
          <w:rFonts w:ascii="Times New Roman" w:hAnsi="Times New Roman"/>
        </w:rPr>
        <w:commentReference w:id="7"/>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F6355D">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F6355D" w:rsidRPr="00F6355D">
        <w:rPr>
          <w:rFonts w:ascii="Calibri" w:hAnsi="Calibri" w:cs="Calibri"/>
        </w:rPr>
        <w:t>(Craig et al., 2017)</w:t>
      </w:r>
      <w:r w:rsidR="00F6355D">
        <w:fldChar w:fldCharType="end"/>
      </w:r>
      <w:r w:rsidR="00F6355D">
        <w:t>.</w:t>
      </w:r>
      <w:r w:rsidR="003E0862">
        <w:t xml:space="preserve">  </w:t>
      </w:r>
    </w:p>
    <w:p w14:paraId="3062E44F" w14:textId="2818E925" w:rsidR="006A2BA9" w:rsidRPr="003E3234" w:rsidRDefault="00986A1A" w:rsidP="005D675A">
      <w:pPr>
        <w:spacing w:line="480" w:lineRule="auto"/>
      </w:pPr>
      <w:r>
        <w:t xml:space="preserve">In this study we first evaluate the performance of </w:t>
      </w:r>
      <w:r w:rsidR="00CB4A9C">
        <w:t>different</w:t>
      </w:r>
      <w:r>
        <w:t xml:space="preserve"> methods of assessing treatment effects (timeseries-only, </w:t>
      </w:r>
      <w:proofErr w:type="spellStart"/>
      <w:r>
        <w:t>DiD</w:t>
      </w:r>
      <w:proofErr w:type="spellEnd"/>
      <w:r>
        <w:t xml:space="preserve">, and synthetic control) using a simulated </w:t>
      </w:r>
      <w:r w:rsidR="00385D73">
        <w:t xml:space="preserve">satellite </w:t>
      </w:r>
      <w:r>
        <w:t xml:space="preserve">timeseries of a spectral index. </w:t>
      </w:r>
      <w:commentRangeStart w:id="8"/>
      <w:r>
        <w:t>We</w:t>
      </w:r>
      <w:r w:rsidR="00385D73">
        <w:t xml:space="preserve"> include various sources of random and systematic confound</w:t>
      </w:r>
      <w:r w:rsidR="00D44480">
        <w:t>ing</w:t>
      </w:r>
      <w:r w:rsidR="00385D73">
        <w:t xml:space="preserve"> noise and examine how the signal-to-noise ratio, number of controls, and ecological mismatch between control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commentRangeEnd w:id="8"/>
      <w:r w:rsidR="007B2994">
        <w:rPr>
          <w:rStyle w:val="CommentReference"/>
          <w:rFonts w:ascii="Times New Roman" w:hAnsi="Times New Roman"/>
        </w:rPr>
        <w:commentReference w:id="8"/>
      </w:r>
      <w:r w:rsidR="00F6355D">
        <w:t xml:space="preserve"> </w:t>
      </w:r>
      <w:r w:rsidR="00385D73">
        <w:t xml:space="preserve">We then </w:t>
      </w:r>
      <w:r w:rsidR="00D44480">
        <w:t>demonstrate the use of synthetic control</w:t>
      </w:r>
      <w:r w:rsidR="00F6355D">
        <w:t xml:space="preserve"> and other methods</w:t>
      </w:r>
      <w:r w:rsidR="00D44480">
        <w:t xml:space="preserve"> using a case study involving a brush-clearing treatment in Southeastern Utah</w:t>
      </w:r>
      <w:r w:rsidR="007331D2">
        <w:t xml:space="preserve">. </w:t>
      </w:r>
      <w:r w:rsidR="00F6355D">
        <w:t xml:space="preserve">We hypothesized that synthetic controls would more accurately detect ‘true’ treatment responses in the face of </w:t>
      </w:r>
      <w:r w:rsidR="00F6355D">
        <w:lastRenderedPageBreak/>
        <w:t xml:space="preserve">confounding, random noise, and imperfect matching between controls and treatment, but that these effects would be contingent on data availability (i.e. number of controls).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01F74407" w:rsidR="00BF276D" w:rsidRDefault="00DC3AB2" w:rsidP="005D675A">
      <w:pPr>
        <w:spacing w:line="480" w:lineRule="auto"/>
      </w:pPr>
      <w:r>
        <w:t>We examined three approaches for estimating landscape-scale treatment effects using simulated remote sensing data (Table Methods):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w:t>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on</w:t>
      </w:r>
      <w:proofErr w:type="spellEnd"/>
      <w:r w:rsidR="001D555A">
        <w:t xml:space="preserve"> et. al 2015). </w:t>
      </w:r>
      <w:r w:rsidR="008B7228">
        <w:t xml:space="preserve"> </w:t>
      </w:r>
      <w:r w:rsidR="00C969F2">
        <w:t xml:space="preserve">Although </w:t>
      </w:r>
      <w:proofErr w:type="spellStart"/>
      <w:r w:rsidR="00C969F2">
        <w:t>DiD</w:t>
      </w:r>
      <w:proofErr w:type="spellEnd"/>
      <w:r w:rsidR="00C969F2">
        <w:t xml:space="preserve"> and synthetic control are similar, they </w:t>
      </w:r>
      <w:r w:rsidR="002431F9">
        <w:t>are often considered separately</w:t>
      </w:r>
      <w:r w:rsidR="00C969F2">
        <w:t xml:space="preserve"> </w:t>
      </w:r>
      <w:r w:rsidR="002431F9">
        <w:t>in the literature</w:t>
      </w:r>
      <w:r w:rsidR="00C969F2">
        <w:t xml:space="preserve"> and we hereafter consider </w:t>
      </w:r>
      <w:proofErr w:type="spellStart"/>
      <w:r w:rsidR="00C969F2">
        <w:t>DiD</w:t>
      </w:r>
      <w:proofErr w:type="spellEnd"/>
      <w:r w:rsidR="00C969F2">
        <w:t xml:space="preserve"> </w:t>
      </w:r>
      <w:r w:rsidR="002431F9">
        <w:t>distinct</w:t>
      </w:r>
      <w:r w:rsidR="00C969F2">
        <w:t xml:space="preserve"> from ‘synthetic control</w:t>
      </w:r>
      <w:r w:rsidR="001F00EC">
        <w:t>’</w:t>
      </w:r>
      <w:r w:rsidR="00C969F2">
        <w:t xml:space="preserve"> methods. </w:t>
      </w:r>
      <w:r w:rsidR="008B7228">
        <w:t xml:space="preserve">We used default </w:t>
      </w:r>
      <w:r w:rsidR="002E5DF6">
        <w:t xml:space="preserve">values for all functions, implemented in R </w:t>
      </w:r>
      <w:r w:rsidR="002E5DF6">
        <w:fldChar w:fldCharType="begin"/>
      </w:r>
      <w:r w:rsidR="002E5DF6">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2E5DF6" w:rsidRPr="002E5DF6">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215AEF84"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t>
      </w:r>
      <w:r w:rsidR="007B7848">
        <w:t>e</w:t>
      </w:r>
      <w:bookmarkStart w:id="9" w:name="_GoBack"/>
      <w:bookmarkEnd w:id="9"/>
      <w:r w:rsidR="005B2BCA">
        <w:t>-wave trends with amplitudes of 0.4 and 0.1, respectively, and baseline NDVI values of 0.</w:t>
      </w:r>
      <w:r w:rsidR="005B3F55">
        <w:t>6</w:t>
      </w:r>
      <w:r w:rsidR="005B2BCA">
        <w:t xml:space="preserve"> 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1) </w:t>
      </w:r>
      <w:r w:rsidR="00CB4AA9">
        <w:lastRenderedPageBreak/>
        <w:t xml:space="preserve">such as from a </w:t>
      </w:r>
      <w:r w:rsidR="005F1E46">
        <w:t xml:space="preserve">large </w:t>
      </w:r>
      <w:r w:rsidR="00CB4AA9">
        <w:t>disturbance</w:t>
      </w:r>
      <w:r w:rsidR="005F1E46">
        <w:t xml:space="preserve"> (e.g. fire or clearing)</w:t>
      </w:r>
      <w:r w:rsidR="00CB4AA9">
        <w:t xml:space="preserve">, followed by a linear recovery over two years.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 </w:t>
      </w:r>
    </w:p>
    <w:p w14:paraId="4032C121" w14:textId="31E8C09E"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w:t>
      </w:r>
      <w:r w:rsidR="002E491E">
        <w:t xml:space="preserve"> (fig. error)</w:t>
      </w:r>
      <w:r>
        <w:t xml:space="preserve">: 1) random drops of 0.25 NDVI, corresponding to cloud contamination or sensor error </w:t>
      </w:r>
      <w:r w:rsidR="002E491E">
        <w:t>in</w:t>
      </w:r>
      <w:r>
        <w:t xml:space="preserve"> a satellite image</w:t>
      </w:r>
      <w:r w:rsidR="002E491E">
        <w:t xml:space="preserve">; 2) a growing-season climate anomaly; and  3) </w:t>
      </w:r>
      <w:r w:rsidR="00E60D74">
        <w:t xml:space="preserve">signal </w:t>
      </w:r>
      <w:r w:rsidR="002E491E">
        <w:t xml:space="preserve">drift </w:t>
      </w:r>
      <w:r w:rsidR="00E60D74">
        <w:t xml:space="preserve">over time </w:t>
      </w:r>
      <w:r w:rsidR="002E491E">
        <w:t xml:space="preserve">as from vegetative dynamics.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Appendix). </w:t>
      </w:r>
      <w:r w:rsidR="00E60D74">
        <w:t>Vegetation drift was simulated by a random gaussian walk with a standard deviation of 0</w:t>
      </w:r>
      <w:r w:rsidR="00A30ADE">
        <w:t xml:space="preserve">.05. </w:t>
      </w:r>
    </w:p>
    <w:p w14:paraId="7627F1F7" w14:textId="77777777" w:rsidR="006D1CFB" w:rsidRDefault="002A33D0" w:rsidP="005D675A">
      <w:pPr>
        <w:spacing w:line="480" w:lineRule="auto"/>
      </w:pPr>
      <w:r>
        <w:t xml:space="preserve">For each simulation we also generated a set of ‘control’ pixel timeseries which did not include the treatment effect. </w:t>
      </w:r>
      <w:r w:rsidR="006D1CFB">
        <w:t xml:space="preserve">We set the number of control pixels in a simulation to either 1, 5, 10, 50 or 100 to observe the how the number of controls would affect accuracy of different methods. </w:t>
      </w:r>
      <w:r w:rsidR="001D05BF">
        <w:t xml:space="preserve">These pixels received the same set of confounders (climatic, satellite and drift) but separate realizations of random noise. </w:t>
      </w:r>
    </w:p>
    <w:p w14:paraId="757A8EE8" w14:textId="4670C3D3" w:rsidR="002A33D0" w:rsidRDefault="006D1CFB" w:rsidP="005D675A">
      <w:pPr>
        <w:spacing w:line="480" w:lineRule="auto"/>
      </w:pPr>
      <w:r>
        <w:t>Different landscape patches are unlikely to respond to ex</w:t>
      </w:r>
      <w:r w:rsidR="00494412">
        <w:t xml:space="preserve">ogenous influences (e.g. climate) in the same way.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lastRenderedPageBreak/>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r w:rsidR="001D05BF">
        <w:t xml:space="preserve"> </w:t>
      </w:r>
    </w:p>
    <w:p w14:paraId="79C955FC" w14:textId="77777777" w:rsidR="006D1CFB" w:rsidRDefault="006D1CFB" w:rsidP="005D675A">
      <w:pPr>
        <w:spacing w:line="480" w:lineRule="auto"/>
      </w:pPr>
      <w:r>
        <w:t xml:space="preserve">The accuracy of synthetic control and other differencing methods are likely to depend on the degree of underlying similarity between a treated unit and its controls.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77777777"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table methods). We assessed error as the point-wise absolute difference between the ‘true’ treatment effect and estimated treatment effect in the </w:t>
      </w:r>
      <w:r w:rsidR="00C438A0">
        <w:t>post-treatment time period</w:t>
      </w:r>
      <w:r w:rsidR="00072C4F">
        <w:t>. For methods which provided confidence intervals we also assessed whether estimated treatment effect intervals overlapped zero or contained the true treatment effect at each time point.</w:t>
      </w:r>
      <w:r w:rsidR="0031262D">
        <w:t xml:space="preserve"> Details for each method are supplied in APPENDIX and simulation code is hosted at </w:t>
      </w:r>
      <w:commentRangeStart w:id="10"/>
      <w:commentRangeStart w:id="11"/>
      <w:r w:rsidR="0031262D">
        <w:t>XXXX</w:t>
      </w:r>
      <w:commentRangeEnd w:id="10"/>
      <w:r w:rsidR="00992108">
        <w:rPr>
          <w:rStyle w:val="CommentReference"/>
          <w:rFonts w:ascii="Times New Roman" w:hAnsi="Times New Roman"/>
        </w:rPr>
        <w:commentReference w:id="10"/>
      </w:r>
      <w:commentRangeEnd w:id="11"/>
      <w:r w:rsidR="004D301E">
        <w:rPr>
          <w:rStyle w:val="CommentReference"/>
          <w:rFonts w:ascii="Times New Roman" w:hAnsi="Times New Roman"/>
        </w:rPr>
        <w:commentReference w:id="11"/>
      </w:r>
      <w:r w:rsidR="0031262D">
        <w:t xml:space="preserve">. </w:t>
      </w:r>
    </w:p>
    <w:p w14:paraId="32C032BD" w14:textId="77777777" w:rsidR="003715AA" w:rsidRDefault="00BF276D" w:rsidP="003715AA">
      <w:pPr>
        <w:pStyle w:val="Heading2"/>
      </w:pPr>
      <w:r>
        <w:t>Case Study</w:t>
      </w:r>
    </w:p>
    <w:p w14:paraId="35DDC331" w14:textId="6D0E2280"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Pinus edulis) and Juniper (</w:t>
      </w:r>
      <w:proofErr w:type="spellStart"/>
      <w:r>
        <w:t>Juniperus</w:t>
      </w:r>
      <w:proofErr w:type="spellEnd"/>
      <w:r>
        <w:t xml:space="preserve"> </w:t>
      </w:r>
      <w:proofErr w:type="spellStart"/>
      <w:r>
        <w:t>osteosperma</w:t>
      </w:r>
      <w:proofErr w:type="spellEnd"/>
      <w:r>
        <w:t>) trees</w:t>
      </w:r>
      <w:r w:rsidR="001135AA">
        <w:t xml:space="preserve"> over a </w:t>
      </w:r>
      <w:proofErr w:type="gramStart"/>
      <w:r w:rsidR="00B059BA">
        <w:t>750</w:t>
      </w:r>
      <w:r w:rsidR="0056301B">
        <w:t xml:space="preserve"> </w:t>
      </w:r>
      <w:r w:rsidR="001135AA">
        <w:t>ha</w:t>
      </w:r>
      <w:proofErr w:type="gramEnd"/>
      <w:r w:rsidR="0056301B">
        <w:t xml:space="preserve"> treatment area</w:t>
      </w:r>
      <w:r w:rsidR="009D0FED">
        <w:t xml:space="preserve"> (details in Karl et al. 2014 and Gillan et al. 2016)</w:t>
      </w:r>
      <w:r w:rsidR="001135AA">
        <w:t>.</w:t>
      </w:r>
      <w:r w:rsidR="0056301B">
        <w:t xml:space="preserve"> </w:t>
      </w:r>
      <w:r w:rsidR="00CB4A9C">
        <w:t>There is some contention around the</w:t>
      </w:r>
      <w:r w:rsidR="004F1B86">
        <w:t xml:space="preserve"> long-term</w:t>
      </w:r>
      <w:r w:rsidR="00CB4A9C">
        <w:t xml:space="preserve"> effectiveness of such treatments, as well as potential erosion risks from increased exposure of bare ground following treatment</w:t>
      </w:r>
      <w:r w:rsidR="00B76794">
        <w:t xml:space="preserve"> (</w:t>
      </w:r>
      <w:r w:rsidR="00B76794" w:rsidRPr="00B76794">
        <w:rPr>
          <w:highlight w:val="yellow"/>
        </w:rPr>
        <w:t>CITE</w:t>
      </w:r>
      <w:r w:rsidR="00B76794">
        <w:t>)</w:t>
      </w:r>
      <w:r w:rsidR="00CB4A9C">
        <w:t>.</w:t>
      </w:r>
    </w:p>
    <w:p w14:paraId="12675D9F" w14:textId="036DACD7" w:rsidR="008662D6" w:rsidRDefault="009D0FED" w:rsidP="005D675A">
      <w:pPr>
        <w:spacing w:line="480" w:lineRule="auto"/>
      </w:pPr>
      <w:r>
        <w:lastRenderedPageBreak/>
        <w:t xml:space="preserve">Within a designated section of the broader treated area, </w:t>
      </w:r>
      <w:r w:rsidR="008662D6">
        <w:t>three</w:t>
      </w:r>
      <w:r>
        <w:t xml:space="preserve"> types</w:t>
      </w:r>
      <w:r w:rsidR="00B76794">
        <w:t xml:space="preserve"> of</w:t>
      </w:r>
      <w:r>
        <w:t xml:space="preserve">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ri.utah.gov).</w:t>
      </w:r>
    </w:p>
    <w:p w14:paraId="227F51E3" w14:textId="131E54F2" w:rsidR="00CE0EDE" w:rsidRDefault="008662D6" w:rsidP="005D675A">
      <w:pPr>
        <w:spacing w:line="480" w:lineRule="auto"/>
      </w:pPr>
      <w:r>
        <w:t xml:space="preserve">We assessed treatment effects based on the Soil Adjusted Total Vegetative Index (SATVI ; </w:t>
      </w:r>
      <w:r w:rsidR="00B7456B" w:rsidRPr="0047156F">
        <w:fldChar w:fldCharType="begin"/>
      </w:r>
      <w:r w:rsidR="0047156F" w:rsidRPr="0047156F">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47156F" w:rsidRPr="0047156F">
        <w:rPr>
          <w:rFonts w:ascii="Calibri" w:hAnsi="Calibri" w:cs="Calibri"/>
        </w:rPr>
        <w:t>Marsett et al., 2006</w:t>
      </w:r>
      <w:r w:rsidR="00B7456B" w:rsidRPr="0047156F">
        <w:fldChar w:fldCharType="end"/>
      </w:r>
      <w:r w:rsidRPr="0047156F">
        <w:t xml:space="preserve"> ),</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793347">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793347" w:rsidRPr="00793347">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13671D53" w:rsidR="00CE0EDE" w:rsidRDefault="00CE0EDE" w:rsidP="005D675A">
      <w:pPr>
        <w:spacing w:line="480" w:lineRule="auto"/>
      </w:pPr>
      <w:r>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w:t>
      </w:r>
      <w:r w:rsidR="004F1B86">
        <w:fldChar w:fldCharType="begin"/>
      </w:r>
      <w:r w:rsidR="004F1B86">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4F1B86" w:rsidRPr="004F1B86">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72BD8A4F"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 xml:space="preserve">and </w:t>
      </w:r>
      <w:proofErr w:type="spellStart"/>
      <w:r w:rsidR="00F86A43">
        <w:t>Duniway</w:t>
      </w:r>
      <w:proofErr w:type="spellEnd"/>
      <w:r>
        <w:t xml:space="preserve"> (</w:t>
      </w:r>
      <w:r w:rsidR="00F86A43">
        <w:t>2016</w:t>
      </w:r>
      <w:r>
        <w:t>)</w:t>
      </w:r>
      <w:r w:rsidR="009F72A1">
        <w:t>. Briefly, within a search radius of 3 km surrounding the perimeter of the treated area</w:t>
      </w:r>
      <w:r w:rsidR="007F70E9">
        <w:t>, buffered by 90 m,</w:t>
      </w:r>
      <w:r w:rsidR="009F72A1">
        <w:t xml:space="preserve"> we first performed a ‘masking’ operation, removing from consideration 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w:t>
      </w:r>
      <w:r w:rsidR="007F70E9">
        <w:lastRenderedPageBreak/>
        <w:t xml:space="preserve">those with similar salinity </w:t>
      </w:r>
      <w:r w:rsidR="009F72A1">
        <w:t>and fine sand fraction soil texture</w:t>
      </w:r>
      <w:r w:rsidR="00604C1F">
        <w:t xml:space="preserve"> class</w:t>
      </w:r>
      <w:r w:rsidR="009F72A1">
        <w:t xml:space="preserve"> </w:t>
      </w:r>
      <w:r w:rsidR="007F70E9">
        <w:t>to the focal treated pixel</w:t>
      </w:r>
      <w:r w:rsidR="009F72A1">
        <w:t xml:space="preserve"> </w:t>
      </w:r>
      <w:r w:rsidR="009F72A1">
        <w:fldChar w:fldCharType="begin"/>
      </w:r>
      <w:r w:rsidR="002E5DF6">
        <w:instrText xml:space="preserve"> ADDIN ZOTERO_ITEM CSL_CITATION {"citationID":"a2jnlh1e4e0","properties":{"formattedCitation":"(Nauman, Ely, Miller, &amp; Duniway, 2019)","plainCitation":"(Nauman, Ely, Miller, &amp; Duniway,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2E5DF6" w:rsidRPr="002E5DF6">
        <w:rPr>
          <w:rFonts w:ascii="Calibri" w:hAnsi="Calibri" w:cs="Calibri"/>
        </w:rPr>
        <w:t>(Nauman, Ely, Miller, &amp; Duniway, 2019)</w:t>
      </w:r>
      <w:r w:rsidR="009F72A1">
        <w:fldChar w:fldCharType="end"/>
      </w:r>
      <w:r w:rsidR="009F72A1">
        <w:t xml:space="preserve">. </w:t>
      </w:r>
      <w:r w:rsidR="007F70E9">
        <w:t>From this subset, we selected the 100 most</w:t>
      </w:r>
      <w:r w:rsidR="00604C1F">
        <w:t>-</w:t>
      </w:r>
      <w:r w:rsidR="007F70E9">
        <w:t>similar pixels in the control pool, using</w:t>
      </w:r>
      <w:r w:rsidR="009F72A1">
        <w:t xml:space="preserve"> Gower distance </w:t>
      </w:r>
      <w:r w:rsidR="009F72A1">
        <w:fldChar w:fldCharType="begin"/>
      </w:r>
      <w:r w:rsidR="002E5DF6">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2E5DF6" w:rsidRPr="002E5DF6">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Appendix Variables).</w:t>
      </w:r>
      <w:r w:rsidR="007F70E9">
        <w:t xml:space="preserve"> We estimated treatment effects using the same methods outlined in the simulation model exercise, for each pixel</w:t>
      </w:r>
      <w:r w:rsidR="00834C8A">
        <w:t>, setting the treatment date as June 1, 2009</w:t>
      </w:r>
      <w:r w:rsidR="007F70E9">
        <w:t xml:space="preserve">. </w:t>
      </w:r>
      <w:r w:rsidR="009F72A1">
        <w:t xml:space="preserve"> </w:t>
      </w:r>
    </w:p>
    <w:p w14:paraId="402F5941" w14:textId="6B4DBF4E" w:rsidR="003715AA" w:rsidRDefault="00834C8A" w:rsidP="00834C8A">
      <w:pPr>
        <w:pStyle w:val="Heading1"/>
      </w:pPr>
      <w:r>
        <w:t>Results</w:t>
      </w:r>
    </w:p>
    <w:p w14:paraId="79B3ACBB" w14:textId="10D3B232" w:rsidR="006A7551" w:rsidRDefault="00172F31" w:rsidP="006A7551">
      <w:pPr>
        <w:pStyle w:val="Heading2"/>
      </w:pPr>
      <w:r>
        <w:t>Simulations</w:t>
      </w:r>
    </w:p>
    <w:p w14:paraId="0F7FF14F" w14:textId="64CFAE6D" w:rsidR="0047725F" w:rsidRDefault="0047725F" w:rsidP="005D675A">
      <w:pPr>
        <w:spacing w:line="480" w:lineRule="auto"/>
      </w:pPr>
      <w:r>
        <w:t xml:space="preserve">In simulations, </w:t>
      </w:r>
      <w:r w:rsidR="00B76794">
        <w:t>absolute point-wise errors</w:t>
      </w:r>
      <w:commentRangeStart w:id="12"/>
      <w:commentRangeStart w:id="13"/>
      <w:r w:rsidR="007F29C8">
        <w:t xml:space="preserve"> </w:t>
      </w:r>
      <w:commentRangeEnd w:id="12"/>
      <w:r w:rsidR="00023236">
        <w:rPr>
          <w:rStyle w:val="CommentReference"/>
          <w:rFonts w:ascii="Times New Roman" w:hAnsi="Times New Roman"/>
        </w:rPr>
        <w:commentReference w:id="12"/>
      </w:r>
      <w:commentRangeEnd w:id="13"/>
      <w:r w:rsidR="00B76794">
        <w:rPr>
          <w:rStyle w:val="CommentReference"/>
          <w:rFonts w:ascii="Times New Roman" w:hAnsi="Times New Roman"/>
        </w:rPr>
        <w:commentReference w:id="13"/>
      </w:r>
      <w:r w:rsidR="007F29C8">
        <w:t xml:space="preserve">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proofErr w:type="spellStart"/>
      <w:r>
        <w:t>ResultPanelError</w:t>
      </w:r>
      <w:proofErr w:type="spellEnd"/>
      <w:r>
        <w:t>, top row).</w:t>
      </w:r>
      <w:r w:rsidR="007F29C8">
        <w:t xml:space="preserve"> </w:t>
      </w:r>
    </w:p>
    <w:p w14:paraId="53D70674" w14:textId="34DBDFB6"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proofErr w:type="spellStart"/>
      <w:r w:rsidR="00C969F2">
        <w:t>ResultPanelError</w:t>
      </w:r>
      <w:proofErr w:type="spellEnd"/>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proofErr w:type="gramStart"/>
      <w:r w:rsidR="005D17A5">
        <w:t>DiD</w:t>
      </w:r>
      <w:proofErr w:type="spellEnd"/>
      <w:proofErr w:type="gram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05AA14D"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proofErr w:type="spellStart"/>
      <w:r>
        <w:t>ResultPanelError</w:t>
      </w:r>
      <w:proofErr w:type="spellEnd"/>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71202DB7" w:rsidR="00CB00C7" w:rsidRDefault="00CB00C7" w:rsidP="005D675A">
      <w:pPr>
        <w:spacing w:line="480" w:lineRule="auto"/>
      </w:pPr>
      <w:r>
        <w:lastRenderedPageBreak/>
        <w:t xml:space="preserve">In most cases, increases in signal-to-noise ratio (effect size / </w:t>
      </w:r>
      <w:proofErr w:type="spellStart"/>
      <w:r>
        <w:t>s.d.</w:t>
      </w:r>
      <w:proofErr w:type="spellEnd"/>
      <w:r>
        <w:t xml:space="preserve"> of random noise) led to marginal reductions in error (Figure </w:t>
      </w:r>
      <w:proofErr w:type="spellStart"/>
      <w:r>
        <w:t>ResultPanelError</w:t>
      </w:r>
      <w:proofErr w:type="spellEnd"/>
      <w:r>
        <w:t>)</w:t>
      </w:r>
      <w:r w:rsidR="00F3006E">
        <w:t xml:space="preserve">, particularly after signal magnitude reached 10 – 50 % of 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proofErr w:type="spellStart"/>
      <w:r w:rsidR="00F3006E">
        <w:t>AppendixErrorConfounder</w:t>
      </w:r>
      <w:proofErr w:type="spellEnd"/>
      <w:r w:rsidR="00F3006E">
        <w:t xml:space="preserve">). </w:t>
      </w:r>
      <w:r w:rsidR="00987A97">
        <w:t xml:space="preserve"> </w:t>
      </w:r>
      <w:r>
        <w:t xml:space="preserve"> </w:t>
      </w:r>
    </w:p>
    <w:p w14:paraId="45EE3034" w14:textId="2CC9488C"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proofErr w:type="spellStart"/>
      <w:r w:rsidR="00F3006E">
        <w:t>PanelCI</w:t>
      </w:r>
      <w:proofErr w:type="spellEnd"/>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proofErr w:type="spellStart"/>
      <w:r w:rsidR="003926AD">
        <w:t>PanelCI</w:t>
      </w:r>
      <w:proofErr w:type="spellEnd"/>
      <w:r w:rsidR="003926AD">
        <w:t>). This method also</w:t>
      </w:r>
      <w:r w:rsidR="00935995">
        <w:t xml:space="preserve"> had high specificity (avoiding false positives) when the treatment effect was negligible</w:t>
      </w:r>
      <w:r w:rsidR="003926AD">
        <w:t xml:space="preserve"> (</w:t>
      </w:r>
      <w:r w:rsidR="006D3A18">
        <w:t xml:space="preserve">Fig </w:t>
      </w:r>
      <w:proofErr w:type="spellStart"/>
      <w:r w:rsidR="006D3A18">
        <w:t>PanelCI</w:t>
      </w:r>
      <w:proofErr w:type="spellEnd"/>
      <w:r w:rsidR="006D3A18">
        <w:t>)</w:t>
      </w:r>
      <w:r w:rsidR="00935995">
        <w:t xml:space="preserve">. Even when the signal-to-noise ratio was high and confounding relatively low, approximately 50% of the true effects were determined to be significantly different from zero. The </w:t>
      </w:r>
      <w:proofErr w:type="spellStart"/>
      <w:proofErr w:type="gramStart"/>
      <w:r w:rsidR="006D3A18">
        <w:t>gsynth</w:t>
      </w:r>
      <w:proofErr w:type="spellEnd"/>
      <w:r w:rsidR="006D3A18">
        <w:t xml:space="preserve"> </w:t>
      </w:r>
      <w:r w:rsidR="00935995">
        <w:t xml:space="preserve"> method</w:t>
      </w:r>
      <w:proofErr w:type="gramEnd"/>
      <w:r w:rsidR="00935995">
        <w:t xml:space="preserve"> had overall high sensitivity and low specificity, </w:t>
      </w:r>
      <w:r w:rsidR="00104E3A">
        <w:t xml:space="preserve"> while the p</w:t>
      </w:r>
      <w:r w:rsidR="00935995">
        <w:t xml:space="preserve">redictive confidence intervals of the </w:t>
      </w:r>
      <w:proofErr w:type="spellStart"/>
      <w:r w:rsidR="00935995">
        <w:t>DiD</w:t>
      </w:r>
      <w:proofErr w:type="spellEnd"/>
      <w:r w:rsidR="00935995">
        <w:t xml:space="preserve"> model depended on the control population, with more heterogeneous </w:t>
      </w:r>
      <w:r w:rsidR="00E80F24">
        <w:t>controls leading to wide confidence intervals and vice-</w:t>
      </w:r>
      <w:commentRangeStart w:id="14"/>
      <w:commentRangeStart w:id="15"/>
      <w:r w:rsidR="00E80F24">
        <w:t>versa</w:t>
      </w:r>
      <w:commentRangeEnd w:id="14"/>
      <w:r w:rsidR="00E80F24">
        <w:rPr>
          <w:rStyle w:val="CommentReference"/>
          <w:rFonts w:ascii="Times New Roman" w:hAnsi="Times New Roman"/>
        </w:rPr>
        <w:commentReference w:id="14"/>
      </w:r>
      <w:commentRangeEnd w:id="15"/>
      <w:r w:rsidR="007B2994">
        <w:rPr>
          <w:rStyle w:val="CommentReference"/>
          <w:rFonts w:ascii="Times New Roman" w:hAnsi="Times New Roman"/>
        </w:rPr>
        <w:commentReference w:id="15"/>
      </w:r>
      <w:r w:rsidR="00E80F24">
        <w:t>.</w:t>
      </w:r>
    </w:p>
    <w:p w14:paraId="0B53A452" w14:textId="7C7F18A3" w:rsidR="00172F31" w:rsidRDefault="006A7551" w:rsidP="00172F31">
      <w:pPr>
        <w:pStyle w:val="Heading2"/>
      </w:pPr>
      <w:r>
        <w:t>Case Study</w:t>
      </w:r>
    </w:p>
    <w:p w14:paraId="40A2AF16" w14:textId="39C88DA7" w:rsidR="001F56B2" w:rsidRDefault="00940A18" w:rsidP="005D675A">
      <w:pPr>
        <w:spacing w:line="480" w:lineRule="auto"/>
      </w:pPr>
      <w:commentRangeStart w:id="16"/>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proofErr w:type="spellStart"/>
      <w:r w:rsidR="00591F9B">
        <w:t>shayDistrosOverall</w:t>
      </w:r>
      <w:proofErr w:type="spellEnd"/>
      <w:r w:rsidR="00591F9B">
        <w:t>)</w:t>
      </w:r>
      <w:r w:rsidR="00850011">
        <w:t xml:space="preserve">, </w:t>
      </w:r>
      <w:r w:rsidR="00720796">
        <w:t xml:space="preserve">all of which </w:t>
      </w:r>
      <w:r w:rsidR="00850011">
        <w:t>providing greater discrimination among treatment types than either raw SATVI scores or BFAST</w:t>
      </w:r>
      <w:commentRangeEnd w:id="16"/>
      <w:r w:rsidR="00666AEC">
        <w:rPr>
          <w:rStyle w:val="CommentReference"/>
          <w:rFonts w:ascii="Times New Roman" w:hAnsi="Times New Roman"/>
        </w:rPr>
        <w:commentReference w:id="16"/>
      </w:r>
      <w:r w:rsidR="00591F9B">
        <w:t xml:space="preserve">. The pixel-level estimates were heterogeneous within treatment areas (Fig Map, panel D; Fig. </w:t>
      </w:r>
      <w:proofErr w:type="spellStart"/>
      <w:r w:rsidR="00591F9B">
        <w:t>shayDistrosOverall</w:t>
      </w:r>
      <w:proofErr w:type="spellEnd"/>
      <w:r w:rsidR="00591F9B">
        <w:t>), with some pixels having greater treatment effects than others. This can be visualized in certain regions of the mastication treatment (Fig Map panel D), where small stands of brush were left intact or in peripheral rocky areas with little</w:t>
      </w:r>
      <w:r w:rsidR="001F56B2">
        <w:t xml:space="preserve"> brush to begin with. </w:t>
      </w:r>
    </w:p>
    <w:p w14:paraId="7BD35AF1" w14:textId="5C43A6D4"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fig. Karl</w:t>
      </w:r>
      <w:r w:rsidR="008C2394">
        <w:t>)</w:t>
      </w:r>
      <w:r w:rsidR="00850011">
        <w:t xml:space="preserve">, with broadcast </w:t>
      </w:r>
      <w:r w:rsidR="00850011">
        <w:lastRenderedPageBreak/>
        <w:t>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B10478">
        <w:t>.</w:t>
      </w:r>
      <w:r w:rsidR="00850011">
        <w:t xml:space="preserve"> </w:t>
      </w:r>
      <w:r w:rsidR="00757205">
        <w:t xml:space="preserve">The broadcast burn area was also associated with greater wind and water erosion than the pile </w:t>
      </w:r>
      <w:proofErr w:type="gramStart"/>
      <w:r w:rsidR="00757205">
        <w:t>burn</w:t>
      </w:r>
      <w:proofErr w:type="gramEnd"/>
      <w:r w:rsidR="00757205">
        <w:t xml:space="preserve">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63069557"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synthetic 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proofErr w:type="spellStart"/>
      <w:r w:rsidR="005C64AC">
        <w:t>ResultPanelError</w:t>
      </w:r>
      <w:proofErr w:type="spellEnd"/>
      <w:r w:rsidR="005C64AC">
        <w:t xml:space="preserve">, Fig </w:t>
      </w:r>
      <w:proofErr w:type="spellStart"/>
      <w:r w:rsidR="005C64AC">
        <w:t>shayDistrosOverall</w:t>
      </w:r>
      <w:proofErr w:type="spellEnd"/>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1472B" w:rsidRPr="0031472B">
        <w:rPr>
          <w:highlight w:val="yellow"/>
        </w:rPr>
        <w:t>cites</w:t>
      </w:r>
      <w:r w:rsidR="0031472B">
        <w:t>)</w:t>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461E2A">
        <w:t xml:space="preserve">synthetic </w:t>
      </w:r>
      <w:r w:rsidR="00857FBB">
        <w:t xml:space="preserve">controls helped discriminate treatment effects compared to raw SATVI values, suggesting that at least some confounding noise was removed in the </w:t>
      </w:r>
      <w:proofErr w:type="spellStart"/>
      <w:r w:rsidR="00857FBB">
        <w:t>DiD</w:t>
      </w:r>
      <w:proofErr w:type="spellEnd"/>
      <w:r w:rsidR="00857FBB">
        <w:t xml:space="preserve"> and synthetic control methods (Fig </w:t>
      </w:r>
      <w:proofErr w:type="spellStart"/>
      <w:r w:rsidR="00857FBB">
        <w:t>shayDistrosOverall</w:t>
      </w:r>
      <w:proofErr w:type="spellEnd"/>
      <w:r w:rsidR="00857FBB">
        <w:t xml:space="preserve">). </w:t>
      </w:r>
      <w:r w:rsidR="001F7BBA">
        <w:t xml:space="preserve"> </w:t>
      </w:r>
    </w:p>
    <w:p w14:paraId="19BDB535" w14:textId="72782721" w:rsidR="002E633A" w:rsidRDefault="002E633A" w:rsidP="002E633A">
      <w:pPr>
        <w:pStyle w:val="Heading3"/>
      </w:pPr>
      <w:r>
        <w:t>Matching is Important</w:t>
      </w:r>
    </w:p>
    <w:p w14:paraId="2FB9DD24" w14:textId="473F5C4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xml:space="preserve">, depending on the availability of data and the </w:t>
      </w:r>
      <w:r w:rsidR="006C1530">
        <w:lastRenderedPageBreak/>
        <w:t>method used to infer effects.</w:t>
      </w:r>
      <w:r w:rsidR="00E852F9" w:rsidRPr="00E852F9">
        <w:t xml:space="preserve"> While 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it is unclear the degree to which such 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p>
    <w:p w14:paraId="48143025" w14:textId="15131789" w:rsidR="002E633A" w:rsidRDefault="002E633A" w:rsidP="002E633A">
      <w:pPr>
        <w:pStyle w:val="Heading3"/>
      </w:pPr>
      <w:r>
        <w:t>Method Specific Details</w:t>
      </w:r>
    </w:p>
    <w:p w14:paraId="606D74EA" w14:textId="0ADC9CA0"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w:t>
      </w:r>
      <w:proofErr w:type="gramStart"/>
      <w:r w:rsidR="009C6753">
        <w:t>sufficient</w:t>
      </w:r>
      <w:proofErr w:type="gramEnd"/>
      <w:r w:rsidR="009C6753">
        <w:t xml:space="preserve">.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fldChar w:fldCharType="begin"/>
      </w:r>
      <w:r w:rsidR="0043277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432771" w:rsidRPr="00432771">
        <w:rPr>
          <w:rFonts w:ascii="Calibri" w:hAnsi="Calibri" w:cs="Calibri"/>
        </w:rPr>
        <w:t>(Abadie, 2005; Xu, 2017)</w:t>
      </w:r>
      <w:r w:rsidR="00691AAF">
        <w:fldChar w:fldCharType="end"/>
      </w:r>
      <w:r w:rsidR="009C6753">
        <w:t xml:space="preserve">, and more sophisticated models may be able to flexibly learn relationships among treated and untreated data through time. </w:t>
      </w:r>
    </w:p>
    <w:p w14:paraId="0F26BD34" w14:textId="7ACB5A1E" w:rsidR="00461E2A"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w:t>
      </w:r>
      <w:commentRangeStart w:id="17"/>
      <w:r w:rsidR="00C73DAB">
        <w:t xml:space="preserve">accurate </w:t>
      </w:r>
      <w:commentRangeEnd w:id="17"/>
      <w:r w:rsidR="001178CC">
        <w:rPr>
          <w:rStyle w:val="CommentReference"/>
          <w:rFonts w:ascii="Times New Roman" w:hAnsi="Times New Roman"/>
        </w:rPr>
        <w:commentReference w:id="17"/>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w:t>
      </w:r>
      <w:r w:rsidR="00136466">
        <w:lastRenderedPageBreak/>
        <w:t xml:space="preserv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proofErr w:type="gramStart"/>
      <w:r w:rsidR="00BD354C">
        <w:t xml:space="preserve">( </w:t>
      </w:r>
      <w:r w:rsidR="00BD354C" w:rsidRPr="00A260ED">
        <w:rPr>
          <w:highlight w:val="yellow"/>
        </w:rPr>
        <w:t>CITES</w:t>
      </w:r>
      <w:proofErr w:type="gramEnd"/>
      <w:r w:rsidR="00BD354C">
        <w:t xml:space="preserve">). </w:t>
      </w:r>
      <w:r w:rsidR="00136466">
        <w:t xml:space="preserve">Confidence intervals may also be important to consider if relevant, with </w:t>
      </w:r>
      <w:proofErr w:type="spellStart"/>
      <w:r w:rsidR="00136466">
        <w:t>CausalImpact</w:t>
      </w:r>
      <w:proofErr w:type="spellEnd"/>
      <w:r w:rsidR="00136466">
        <w:t xml:space="preserve"> generally having conservative estimates and </w:t>
      </w:r>
      <w:proofErr w:type="spellStart"/>
      <w:r w:rsidR="00136466">
        <w:t>gsynth</w:t>
      </w:r>
      <w:proofErr w:type="spellEnd"/>
      <w:r w:rsidR="00136466">
        <w:t xml:space="preserve"> typically having higher levels of sensitivity, possibly as an artifact of violated assumptions of the parametric standard error estimates (Xu 2017). </w:t>
      </w:r>
    </w:p>
    <w:p w14:paraId="52E594AA" w14:textId="77ADF048" w:rsidR="00DA0BD9" w:rsidRDefault="00BD7AC6" w:rsidP="002E633A">
      <w:pPr>
        <w:pStyle w:val="Heading3"/>
      </w:pPr>
      <w:r>
        <w:t>Notes for Application</w:t>
      </w:r>
    </w:p>
    <w:p w14:paraId="667C90CD" w14:textId="20C81CC8" w:rsidR="002E633A" w:rsidRDefault="002431F9" w:rsidP="005D675A">
      <w:pPr>
        <w:spacing w:line="480" w:lineRule="auto"/>
      </w:pPr>
      <w:r>
        <w:t xml:space="preserve">In the case study, </w:t>
      </w:r>
      <w:r w:rsidR="00BD7AC6">
        <w:t xml:space="preserve">we observed significant amounts of heterogeneity in estimated treatment effects, both within treated areas and through time (Fig. Map).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 xml:space="preserve">Rather, this variation may be used to extend insight about fine-scale environmental controls on treatments or expected spatial variance in treatment efficiency. </w:t>
      </w:r>
      <w:r w:rsidR="009F5D46">
        <w:t xml:space="preserve">If possible, </w:t>
      </w:r>
      <w:r w:rsidR="00BD7AC6">
        <w:t>m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broader analy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Map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p>
    <w:p w14:paraId="5195F323" w14:textId="1A98C7C8" w:rsidR="002E633A" w:rsidRPr="002E633A" w:rsidRDefault="002E633A" w:rsidP="002E633A">
      <w:pPr>
        <w:pStyle w:val="Heading3"/>
      </w:pPr>
      <w:r>
        <w:t>Broader Implications</w:t>
      </w:r>
    </w:p>
    <w:p w14:paraId="3DB34653" w14:textId="26679465"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utilize available data to estimate the response to a ‘no action alternative’, </w:t>
      </w:r>
      <w:r w:rsidR="00D16DF5">
        <w:lastRenderedPageBreak/>
        <w:t xml:space="preserve">commonly included in environmental analysis (NEPA Citation). </w:t>
      </w:r>
      <w:r w:rsidR="001B704C">
        <w:t xml:space="preserve">Furthermore, sophisticated </w:t>
      </w:r>
      <w:r w:rsidR="00D16DF5">
        <w:t>versions</w:t>
      </w:r>
      <w:r w:rsidR="001B704C">
        <w:t xml:space="preserve"> of synthetic control can be easily implemented</w:t>
      </w:r>
      <w:r w:rsidR="00D16DF5">
        <w:t xml:space="preserve"> in open-source software environments</w:t>
      </w:r>
      <w:r w:rsidR="001B704C">
        <w:t xml:space="preserve">, flexibly learn from multiple types of data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4A206932" w14:textId="58707DAD" w:rsidR="00BE276D" w:rsidRPr="003715AA" w:rsidRDefault="00DF6E65" w:rsidP="005D675A">
      <w:pPr>
        <w:spacing w:line="480" w:lineRule="auto"/>
      </w:pPr>
      <w:r>
        <w:br w:type="page"/>
      </w:r>
    </w:p>
    <w:p w14:paraId="0B6B892A" w14:textId="77777777" w:rsidR="003715AA" w:rsidRDefault="00421BB4" w:rsidP="00FC0F9D">
      <w:pPr>
        <w:pStyle w:val="Heading1"/>
      </w:pPr>
      <w:r>
        <w:lastRenderedPageBreak/>
        <w:t>Tables</w:t>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77777777" w:rsidR="00FC0F9D" w:rsidRDefault="00FC0F9D" w:rsidP="005D675A">
            <w:pPr>
              <w:spacing w:line="480" w:lineRule="auto"/>
              <w:rPr>
                <w:sz w:val="18"/>
              </w:rPr>
            </w:pPr>
            <w:r>
              <w:rPr>
                <w:sz w:val="18"/>
              </w:rPr>
              <w:t xml:space="preserve">Applied treatment effect estimated by subtracting individual and time-period effects from a linear model: </w:t>
            </w:r>
          </w:p>
          <w:p w14:paraId="61F7944F" w14:textId="77777777" w:rsidR="00FC0F9D" w:rsidRPr="00675F61" w:rsidRDefault="00FC0F9D" w:rsidP="005D675A">
            <w:pPr>
              <w:spacing w:line="480" w:lineRule="auto"/>
              <w:rPr>
                <w:sz w:val="18"/>
              </w:rPr>
            </w:pPr>
            <w:proofErr w:type="spellStart"/>
            <w:r>
              <w:rPr>
                <w:sz w:val="18"/>
              </w:rPr>
              <w:t>Yit</w:t>
            </w:r>
            <w:proofErr w:type="spellEnd"/>
            <w:r>
              <w:rPr>
                <w:sz w:val="18"/>
              </w:rPr>
              <w:t xml:space="preserve"> = </w:t>
            </w:r>
            <w:proofErr w:type="spellStart"/>
            <w:r>
              <w:rPr>
                <w:sz w:val="18"/>
              </w:rPr>
              <w:t>Xit</w:t>
            </w:r>
            <w:proofErr w:type="spellEnd"/>
            <w:r>
              <w:rPr>
                <w:sz w:val="18"/>
              </w:rPr>
              <w:t xml:space="preserve"> + Ci + Lt + </w:t>
            </w:r>
            <w:proofErr w:type="spellStart"/>
            <w:r>
              <w:rPr>
                <w:sz w:val="18"/>
              </w:rPr>
              <w:t>Eit</w:t>
            </w:r>
            <w:proofErr w:type="spellEnd"/>
          </w:p>
        </w:tc>
        <w:tc>
          <w:tcPr>
            <w:tcW w:w="1800" w:type="dxa"/>
          </w:tcPr>
          <w:p w14:paraId="72017A28" w14:textId="23431137" w:rsidR="00FC0F9D" w:rsidRPr="00675F61" w:rsidRDefault="00267FE9" w:rsidP="004A2ABA">
            <w:pPr>
              <w:rPr>
                <w:sz w:val="18"/>
              </w:rPr>
            </w:pPr>
            <w:r w:rsidRPr="00D16DF5">
              <w:rPr>
                <w:sz w:val="18"/>
                <w:highlight w:val="yellow"/>
              </w:rPr>
              <w:t>XXXX</w:t>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5D675A">
            <w:pPr>
              <w:spacing w:line="480" w:lineRule="auto"/>
              <w:rPr>
                <w:sz w:val="18"/>
              </w:rPr>
            </w:pPr>
            <w:r w:rsidRPr="00BF276D">
              <w:rPr>
                <w:sz w:val="18"/>
              </w:rPr>
              <w:t>Bayesian structural timeseries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77777777" w:rsidR="0009252C" w:rsidRDefault="0009252C" w:rsidP="0009252C">
      <w:pPr>
        <w:pStyle w:val="Heading3"/>
      </w:pPr>
      <w:r>
        <w:t xml:space="preserve">Figure </w:t>
      </w:r>
      <w:proofErr w:type="spellStart"/>
      <w:r>
        <w:t>SimulationExample</w:t>
      </w:r>
      <w:proofErr w:type="spellEnd"/>
    </w:p>
    <w:p w14:paraId="128AB852" w14:textId="77777777" w:rsidR="003715AA" w:rsidRDefault="0009252C" w:rsidP="005D675A">
      <w:pPr>
        <w:spacing w:line="480" w:lineRule="auto"/>
        <w:rPr>
          <w:rFonts w:cs="Times New Roman"/>
        </w:rPr>
      </w:pPr>
      <w:r>
        <w:rPr>
          <w:rFonts w:cs="Times New Roman"/>
        </w:rPr>
        <w:t>Example of a simulated NDVI timeseries for a forest (Y) composed by adding various trends and sources of random noise.</w:t>
      </w:r>
      <w:r w:rsidR="00FC0F9D">
        <w:rPr>
          <w:noProof/>
        </w:rPr>
        <w:drawing>
          <wp:inline distT="0" distB="0" distL="0" distR="0" wp14:anchorId="2DEE87CD" wp14:editId="32DC7D2B">
            <wp:extent cx="5076429" cy="509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82311" cy="5098601"/>
                    </a:xfrm>
                    <a:prstGeom prst="rect">
                      <a:avLst/>
                    </a:prstGeom>
                  </pic:spPr>
                </pic:pic>
              </a:graphicData>
            </a:graphic>
          </wp:inline>
        </w:drawing>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77777777" w:rsidR="00986670" w:rsidRDefault="00986670" w:rsidP="0009252C">
      <w:pPr>
        <w:pStyle w:val="Heading3"/>
      </w:pPr>
      <w:r>
        <w:t xml:space="preserve">Figure </w:t>
      </w:r>
      <w:proofErr w:type="spellStart"/>
      <w:r w:rsidR="0009252C">
        <w:t>EvaluationExample</w:t>
      </w:r>
      <w:proofErr w:type="spellEnd"/>
    </w:p>
    <w:p w14:paraId="1A3002CC" w14:textId="566C62F5"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w:t>
      </w:r>
      <w:r w:rsidR="001822A2">
        <w:rPr>
          <w:rFonts w:cs="Times New Roman"/>
        </w:rPr>
        <w:t>both 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77777777" w:rsidR="00DF3CAB" w:rsidRDefault="00DF3CAB" w:rsidP="005D675A">
      <w:pPr>
        <w:spacing w:line="480" w:lineRule="auto"/>
        <w:rPr>
          <w:rFonts w:cs="Times New Roman"/>
        </w:rPr>
      </w:pPr>
      <w:r>
        <w:rPr>
          <w:noProof/>
        </w:rPr>
        <w:drawing>
          <wp:inline distT="0" distB="0" distL="0" distR="0" wp14:anchorId="4FBAAF37" wp14:editId="47E0AD97">
            <wp:extent cx="5943600" cy="4190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9036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7FD76161" w:rsidR="0009252C" w:rsidRDefault="0009252C" w:rsidP="0009252C">
      <w:pPr>
        <w:pStyle w:val="Heading3"/>
      </w:pPr>
      <w:r>
        <w:lastRenderedPageBreak/>
        <w:t xml:space="preserve">Figure </w:t>
      </w:r>
      <w:proofErr w:type="spellStart"/>
      <w:r>
        <w:t>ResultPanelError</w:t>
      </w:r>
      <w:proofErr w:type="spellEnd"/>
    </w:p>
    <w:p w14:paraId="24F56A70" w14:textId="0C6C1987" w:rsidR="0009252C" w:rsidRDefault="00356490" w:rsidP="005D675A">
      <w:pPr>
        <w:spacing w:line="480" w:lineRule="auto"/>
      </w:pPr>
      <w:r>
        <w:t xml:space="preserve">Simulation results for absolute error in estimated treatment effect as a function of signal-to-noise ratio (treatment effect magnitude / </w:t>
      </w:r>
      <w:r w:rsidR="00D16DF5">
        <w:t>std. deviation</w:t>
      </w:r>
      <w:r>
        <w:t xml:space="preserve"> random noise). Results broken down by number of controls available (columns) and degree of mismatch between the landscape type of controls and treated pixels (</w:t>
      </w:r>
      <w:r w:rsidR="00D16DF5">
        <w:t xml:space="preserve">rows; </w:t>
      </w:r>
      <w:r>
        <w:t xml:space="preserve">0 = no mismatch, 1 = total mismatch). </w:t>
      </w:r>
    </w:p>
    <w:p w14:paraId="7600FE63" w14:textId="5F717260" w:rsidR="006D131F" w:rsidRDefault="00591E79" w:rsidP="005D675A">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10580"/>
                    </a:xfrm>
                    <a:prstGeom prst="rect">
                      <a:avLst/>
                    </a:prstGeom>
                  </pic:spPr>
                </pic:pic>
              </a:graphicData>
            </a:graphic>
          </wp:inline>
        </w:drawing>
      </w:r>
    </w:p>
    <w:p w14:paraId="1F2C10EE" w14:textId="77777777" w:rsidR="00356490" w:rsidRDefault="00356490" w:rsidP="005D675A">
      <w:pPr>
        <w:spacing w:line="480" w:lineRule="auto"/>
      </w:pPr>
    </w:p>
    <w:p w14:paraId="789242C3" w14:textId="7B348048" w:rsidR="00A5406C" w:rsidRDefault="00A5406C" w:rsidP="005D675A">
      <w:pPr>
        <w:spacing w:line="480" w:lineRule="auto"/>
      </w:pPr>
      <w:r>
        <w:lastRenderedPageBreak/>
        <w:br w:type="page"/>
      </w:r>
    </w:p>
    <w:p w14:paraId="76E9D921" w14:textId="46EB22C1" w:rsidR="00A5406C" w:rsidRDefault="00A5406C" w:rsidP="004060BB">
      <w:pPr>
        <w:pStyle w:val="Heading3"/>
      </w:pPr>
      <w:bookmarkStart w:id="18" w:name="_Hlk27234157"/>
      <w:r>
        <w:lastRenderedPageBreak/>
        <w:t xml:space="preserve">Figure </w:t>
      </w:r>
      <w:proofErr w:type="spellStart"/>
      <w:r>
        <w:t>PanelCI</w:t>
      </w:r>
      <w:proofErr w:type="spellEnd"/>
    </w:p>
    <w:p w14:paraId="53D0541A" w14:textId="47037686" w:rsidR="00A5406C" w:rsidRDefault="00A5406C" w:rsidP="005D675A">
      <w:pPr>
        <w:spacing w:line="480" w:lineRule="auto"/>
      </w:pPr>
      <w:r>
        <w:t xml:space="preserve">Power curves showing empirical frequency of concluding that an effect is different from zero, by method, level of mismatch between treated and reference pixels (rows), pointwise absolute magnitude of </w:t>
      </w:r>
      <w:r w:rsidR="00935995">
        <w:t xml:space="preserve">net </w:t>
      </w:r>
      <w:r>
        <w:t>confound</w:t>
      </w:r>
      <w:r w:rsidR="00D66198">
        <w:t>er</w:t>
      </w:r>
      <w:r>
        <w:t xml:space="preserve"> (columns</w:t>
      </w:r>
      <w:r w:rsidR="00935995">
        <w:t>; season + climate + drift + satellite</w:t>
      </w:r>
      <w:r>
        <w:t xml:space="preserve">) and signal-to-noise ratio (x-axis). Showing data 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24550"/>
                    </a:xfrm>
                    <a:prstGeom prst="rect">
                      <a:avLst/>
                    </a:prstGeom>
                  </pic:spPr>
                </pic:pic>
              </a:graphicData>
            </a:graphic>
          </wp:inline>
        </w:drawing>
      </w:r>
      <w:r>
        <w:br w:type="page"/>
      </w:r>
    </w:p>
    <w:p w14:paraId="352E13A9" w14:textId="77777777" w:rsidR="00940A18" w:rsidRDefault="00940A18" w:rsidP="00940A18">
      <w:pPr>
        <w:pStyle w:val="Heading3"/>
      </w:pPr>
      <w:r>
        <w:lastRenderedPageBreak/>
        <w:t>Figure Map</w:t>
      </w:r>
    </w:p>
    <w:p w14:paraId="43B51668" w14:textId="77777777" w:rsidR="00940A18" w:rsidRDefault="00940A18" w:rsidP="005D675A">
      <w:pPr>
        <w:spacing w:line="480" w:lineRule="auto"/>
      </w:pPr>
      <w:r>
        <w:t>Shay Mesa pinion-juniper clearing case study. A and B: Treated Site before and after brush treatments. Treatments include (M) mastication, (P) pile burning, (B) broadcast burning and (C) control. Panel C: demonstration of pixel-matching algorithm following Nauman et al. (20</w:t>
      </w:r>
      <w:r w:rsidRPr="00D66198">
        <w:rPr>
          <w:highlight w:val="yellow"/>
        </w:rPr>
        <w:t>XX</w:t>
      </w:r>
      <w:r>
        <w:t xml:space="preserve">). One hundred control pixels were selected for each treated pixel from a narrowed pool of candidates with similar topographic and edaphic properties. Panel D: estimated median per-pixel treatment effect for the 2010 growing season (Mar – Nov) in units of SATVI * 1000. Bottom Right: Example timeseries analysis for the pixel in panel C, using the Bayesian structural timeseries in </w:t>
      </w:r>
      <w:proofErr w:type="spellStart"/>
      <w:r>
        <w:t>CausalImpact</w:t>
      </w:r>
      <w:proofErr w:type="spellEnd"/>
      <w:r>
        <w:t xml:space="preserve">. Panel E depicts the raw </w:t>
      </w:r>
      <w:proofErr w:type="spellStart"/>
      <w:r>
        <w:t>Satvi</w:t>
      </w:r>
      <w:proofErr w:type="spellEnd"/>
      <w:r>
        <w:t xml:space="preserve"> timeseries for the treated (red) and control (grey) pixels. Panel F depicts point-wise estimated treatment effects and trendlin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043BC0E7" w:rsidR="004060BB" w:rsidRDefault="004060BB" w:rsidP="004060BB">
      <w:pPr>
        <w:pStyle w:val="Heading3"/>
      </w:pPr>
      <w:r>
        <w:lastRenderedPageBreak/>
        <w:t xml:space="preserve">Figure </w:t>
      </w:r>
      <w:proofErr w:type="spellStart"/>
      <w:r>
        <w:t>shayDistrosOverall</w:t>
      </w:r>
      <w:proofErr w:type="spellEnd"/>
    </w:p>
    <w:bookmarkEnd w:id="18"/>
    <w:p w14:paraId="160DB450" w14:textId="1DB91875" w:rsidR="004060BB" w:rsidRDefault="004060BB" w:rsidP="005D675A">
      <w:pPr>
        <w:spacing w:line="480" w:lineRule="auto"/>
      </w:pPr>
      <w:r>
        <w:t xml:space="preserve">Effect of brush clearing treatments on treated </w:t>
      </w:r>
      <w:r w:rsidR="003F0023">
        <w:t>areas</w:t>
      </w:r>
      <w:r>
        <w:t xml:space="preserve">, by </w:t>
      </w:r>
      <w:r w:rsidR="00A81378">
        <w:t xml:space="preserve">assessment </w:t>
      </w:r>
      <w:r>
        <w:t xml:space="preserve">method. Distributions represent </w:t>
      </w:r>
      <w:r w:rsidR="00A81378">
        <w:t xml:space="preserve">all </w:t>
      </w:r>
      <w:r w:rsidR="003F0023">
        <w:t xml:space="preserve">estimated </w:t>
      </w:r>
      <w:r>
        <w:t xml:space="preserve">pixel-wise </w:t>
      </w:r>
      <w:r w:rsidR="003F0023">
        <w:t xml:space="preserve">effects of treatments on SATVI (x axis = SATVI * 1000) between March and November 2010, one year after implementation. Treatments include control (C), mastication (M), pile-burn (P) and broadcast burn (B). </w:t>
      </w:r>
    </w:p>
    <w:p w14:paraId="26CB0EC5" w14:textId="736D2853" w:rsidR="00B8603C" w:rsidRDefault="00C365AE" w:rsidP="005D675A">
      <w:pPr>
        <w:spacing w:line="480" w:lineRule="auto"/>
      </w:pPr>
      <w:r>
        <w:rPr>
          <w:noProof/>
        </w:rPr>
        <w:drawing>
          <wp:inline distT="0" distB="0" distL="0" distR="0" wp14:anchorId="3DB0FEF3" wp14:editId="3D3206AA">
            <wp:extent cx="5943600" cy="43662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66260"/>
                    </a:xfrm>
                    <a:prstGeom prst="rect">
                      <a:avLst/>
                    </a:prstGeom>
                  </pic:spPr>
                </pic:pic>
              </a:graphicData>
            </a:graphic>
          </wp:inline>
        </w:drawing>
      </w:r>
      <w:r w:rsidR="00B8603C">
        <w:br w:type="page"/>
      </w:r>
    </w:p>
    <w:p w14:paraId="57026DC3" w14:textId="77777777" w:rsidR="004060BB" w:rsidRDefault="00B8603C" w:rsidP="00347240">
      <w:pPr>
        <w:pStyle w:val="Heading3"/>
      </w:pPr>
      <w:commentRangeStart w:id="19"/>
      <w:r>
        <w:lastRenderedPageBreak/>
        <w:t>Figure Karl</w:t>
      </w:r>
      <w:commentRangeEnd w:id="19"/>
      <w:r w:rsidR="00720796">
        <w:rPr>
          <w:rStyle w:val="CommentReference"/>
          <w:rFonts w:ascii="Times New Roman" w:eastAsiaTheme="minorHAnsi" w:hAnsi="Times New Roman" w:cstheme="minorBidi"/>
          <w:color w:val="auto"/>
        </w:rPr>
        <w:commentReference w:id="19"/>
      </w:r>
    </w:p>
    <w:p w14:paraId="1339B5A6" w14:textId="77777777" w:rsidR="00B8603C" w:rsidRDefault="00B8603C" w:rsidP="005D675A">
      <w:pPr>
        <w:spacing w:line="480" w:lineRule="auto"/>
      </w:pPr>
      <w:r>
        <w:t xml:space="preserve">Percent change </w:t>
      </w:r>
      <w:r w:rsidR="00347240">
        <w:t xml:space="preserve">in repeated line-point intercept cover values before and after treatments at Shay Mesa, from Karl et al. 2014. Treatments include controls (C), mastication (M), pile burn (P) and broadcast burn (B). </w:t>
      </w:r>
    </w:p>
    <w:p w14:paraId="73F4CF5A" w14:textId="4CAB9098" w:rsidR="006D06FB" w:rsidRPr="006D06FB" w:rsidRDefault="0033463C" w:rsidP="005D675A">
      <w:pPr>
        <w:spacing w:line="480" w:lineRule="auto"/>
      </w:pPr>
      <w:r>
        <w:rPr>
          <w:noProof/>
        </w:rPr>
        <w:drawing>
          <wp:inline distT="0" distB="0" distL="0" distR="0" wp14:anchorId="7858FCC9" wp14:editId="08E69905">
            <wp:extent cx="5762625" cy="53911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2625" cy="5391150"/>
                    </a:xfrm>
                    <a:prstGeom prst="rect">
                      <a:avLst/>
                    </a:prstGeom>
                  </pic:spPr>
                </pic:pic>
              </a:graphicData>
            </a:graphic>
          </wp:inline>
        </w:drawing>
      </w:r>
      <w:r w:rsidR="008E13B8">
        <w:t xml:space="preserve"> </w:t>
      </w:r>
    </w:p>
    <w:p w14:paraId="1C4FFAB8" w14:textId="40819053" w:rsidR="008E13B8" w:rsidRDefault="00141BD6" w:rsidP="005D675A">
      <w:pPr>
        <w:spacing w:line="480" w:lineRule="auto"/>
      </w:pPr>
      <w:r>
        <w:br w:type="page"/>
      </w:r>
    </w:p>
    <w:p w14:paraId="2C3D7483" w14:textId="5FFF2AAB"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5D675A">
      <w:pPr>
        <w:spacing w:line="480" w:lineRule="auto"/>
        <w:rPr>
          <w:noProof/>
        </w:rPr>
      </w:pPr>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35980"/>
                    </a:xfrm>
                    <a:prstGeom prst="rect">
                      <a:avLst/>
                    </a:prstGeom>
                  </pic:spPr>
                </pic:pic>
              </a:graphicData>
            </a:graphic>
          </wp:inline>
        </w:drawing>
      </w:r>
    </w:p>
    <w:p w14:paraId="08602CEB" w14:textId="77777777" w:rsidR="008E13B8" w:rsidRDefault="008E13B8" w:rsidP="005D675A">
      <w:pPr>
        <w:spacing w:line="480" w:lineRule="auto"/>
        <w:rPr>
          <w:noProof/>
        </w:rPr>
      </w:pPr>
    </w:p>
    <w:p w14:paraId="6CA7F0F6" w14:textId="77777777" w:rsidR="008E13B8" w:rsidRDefault="008E13B8" w:rsidP="005D675A">
      <w:pPr>
        <w:spacing w:line="480" w:lineRule="auto"/>
        <w:rPr>
          <w:noProof/>
        </w:rPr>
      </w:pPr>
    </w:p>
    <w:p w14:paraId="01D3F30D" w14:textId="36980511" w:rsidR="008E13B8" w:rsidRDefault="008E13B8" w:rsidP="005D675A">
      <w:pPr>
        <w:spacing w:line="480" w:lineRule="auto"/>
      </w:pPr>
    </w:p>
    <w:p w14:paraId="3B890C2B" w14:textId="01073F1C" w:rsidR="00644D3E" w:rsidRDefault="00644D3E" w:rsidP="005D675A">
      <w:pPr>
        <w:spacing w:line="480" w:lineRule="auto"/>
      </w:pPr>
      <w:r>
        <w:br w:type="page"/>
      </w:r>
    </w:p>
    <w:p w14:paraId="56C98CD0" w14:textId="7BAEB74B" w:rsidR="008E13B8" w:rsidRDefault="008E13B8" w:rsidP="008E13B8">
      <w:pPr>
        <w:pStyle w:val="Heading1"/>
        <w:rPr>
          <w:noProof/>
        </w:rPr>
      </w:pPr>
      <w:r>
        <w:rPr>
          <w:noProof/>
        </w:rPr>
        <w:lastRenderedPageBreak/>
        <w:t>Appendix</w:t>
      </w:r>
    </w:p>
    <w:p w14:paraId="6A305E88" w14:textId="48B8BFD6" w:rsidR="008E13B8" w:rsidRDefault="008E13B8" w:rsidP="005D675A">
      <w:pPr>
        <w:spacing w:line="480" w:lineRule="auto"/>
        <w:rPr>
          <w:noProof/>
        </w:rPr>
      </w:pPr>
    </w:p>
    <w:p w14:paraId="0898C66D" w14:textId="086CDE08" w:rsidR="00644D3E" w:rsidRDefault="00644D3E" w:rsidP="005D675A">
      <w:pPr>
        <w:spacing w:line="480" w:lineRule="auto"/>
      </w:pPr>
      <w:r>
        <w:t>Serial Correlation</w:t>
      </w:r>
    </w:p>
    <w:p w14:paraId="23D9043C" w14:textId="578446B1" w:rsidR="00644D3E" w:rsidRDefault="00644D3E" w:rsidP="005D675A">
      <w:pPr>
        <w:spacing w:line="480" w:lineRule="auto"/>
      </w:pPr>
      <w:r>
        <w:t xml:space="preserve">Generation of serial correlation in climate anomalies was accomplished by filtering a random normal series with the r function `filter`, using 1 lagged forecast error (argument `filter` = </w:t>
      </w:r>
      <w:proofErr w:type="gramStart"/>
      <w:r>
        <w:t>c(</w:t>
      </w:r>
      <w:proofErr w:type="gramEnd"/>
      <w:r>
        <w:t xml:space="preserve">0,0,1)). </w:t>
      </w:r>
    </w:p>
    <w:p w14:paraId="72A44ADD" w14:textId="49292BD1" w:rsidR="00231DCB" w:rsidRDefault="00231DCB" w:rsidP="005D675A">
      <w:pPr>
        <w:spacing w:line="480" w:lineRule="auto"/>
        <w:rPr>
          <w:noProof/>
        </w:rPr>
      </w:pPr>
      <w:r>
        <w:rPr>
          <w:noProof/>
        </w:rPr>
        <w:br w:type="page"/>
      </w:r>
    </w:p>
    <w:p w14:paraId="5E09A21A" w14:textId="40AD086E" w:rsidR="00231DCB" w:rsidRDefault="00231DCB" w:rsidP="00231DCB">
      <w:pPr>
        <w:pStyle w:val="Heading3"/>
      </w:pPr>
      <w:bookmarkStart w:id="20" w:name="_Hlk27480850"/>
      <w:r>
        <w:lastRenderedPageBreak/>
        <w:t xml:space="preserve">Figure </w:t>
      </w:r>
      <w:proofErr w:type="spellStart"/>
      <w:r>
        <w:t>AppendixPanelSensitivity</w:t>
      </w:r>
      <w:proofErr w:type="spellEnd"/>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20"/>
    <w:p w14:paraId="7DBABB6E" w14:textId="579B7EE3" w:rsidR="00231DCB" w:rsidRDefault="00231DCB" w:rsidP="00231DCB">
      <w:pPr>
        <w:pStyle w:val="Heading3"/>
        <w:rPr>
          <w:noProof/>
        </w:rPr>
      </w:pPr>
      <w:r>
        <w:rPr>
          <w:noProof/>
        </w:rPr>
        <w:lastRenderedPageBreak/>
        <w:t>Figure A</w:t>
      </w:r>
      <w:r w:rsidR="00F3006E">
        <w:rPr>
          <w:noProof/>
        </w:rPr>
        <w:t>ppendixE</w:t>
      </w:r>
      <w:r>
        <w:rPr>
          <w:noProof/>
        </w:rPr>
        <w:t>rrorConfounder</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79D3D026" w:rsidR="00754DBD" w:rsidRDefault="00754DBD" w:rsidP="00754DBD">
      <w:pPr>
        <w:pStyle w:val="Heading3"/>
        <w:rPr>
          <w:noProof/>
        </w:rPr>
      </w:pPr>
      <w:r>
        <w:rPr>
          <w:noProof/>
        </w:rPr>
        <w:lastRenderedPageBreak/>
        <w:t>Table Raster Data</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 xml:space="preserve">Masked and buffered by 1 pixel (30 m) all </w:t>
            </w:r>
            <w:proofErr w:type="gramStart"/>
            <w:r w:rsidRPr="00605ED2">
              <w:rPr>
                <w:sz w:val="18"/>
              </w:rPr>
              <w:t>water(</w:t>
            </w:r>
            <w:proofErr w:type="gramEnd"/>
            <w:r w:rsidRPr="00605ED2">
              <w:rPr>
                <w:sz w:val="18"/>
              </w:rPr>
              <w:t>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21" w:name="RANGE!C2"/>
            <w:r w:rsidRPr="00605ED2">
              <w:rPr>
                <w:rFonts w:ascii="Calibri" w:eastAsia="Times New Roman" w:hAnsi="Calibri" w:cs="Calibri"/>
                <w:color w:val="000000"/>
                <w:sz w:val="18"/>
                <w:szCs w:val="18"/>
              </w:rPr>
              <w:t>index from 1 to -</w:t>
            </w:r>
            <w:proofErr w:type="gramStart"/>
            <w:r w:rsidRPr="00605ED2">
              <w:rPr>
                <w:rFonts w:ascii="Calibri" w:eastAsia="Times New Roman" w:hAnsi="Calibri" w:cs="Calibri"/>
                <w:color w:val="000000"/>
                <w:sz w:val="18"/>
                <w:szCs w:val="18"/>
              </w:rPr>
              <w:t>1  of</w:t>
            </w:r>
            <w:proofErr w:type="gramEnd"/>
            <w:r w:rsidRPr="00605ED2">
              <w:rPr>
                <w:rFonts w:ascii="Calibri" w:eastAsia="Times New Roman" w:hAnsi="Calibri" w:cs="Calibri"/>
                <w:color w:val="000000"/>
                <w:sz w:val="18"/>
                <w:szCs w:val="18"/>
              </w:rPr>
              <w:t xml:space="preserve"> how northwest (1) or southeast (-1) a site faces </w:t>
            </w:r>
            <w:bookmarkEnd w:id="21"/>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22" w:name="RANGE!C3"/>
            <w:r w:rsidRPr="00605ED2">
              <w:rPr>
                <w:rFonts w:ascii="Calibri" w:eastAsia="Times New Roman" w:hAnsi="Calibri" w:cs="Calibri"/>
                <w:color w:val="000000"/>
                <w:sz w:val="18"/>
                <w:szCs w:val="18"/>
              </w:rPr>
              <w:t>index from 1 to -</w:t>
            </w:r>
            <w:proofErr w:type="gramStart"/>
            <w:r w:rsidRPr="00605ED2">
              <w:rPr>
                <w:rFonts w:ascii="Calibri" w:eastAsia="Times New Roman" w:hAnsi="Calibri" w:cs="Calibri"/>
                <w:color w:val="000000"/>
                <w:sz w:val="18"/>
                <w:szCs w:val="18"/>
              </w:rPr>
              <w:t>1  of</w:t>
            </w:r>
            <w:proofErr w:type="gramEnd"/>
            <w:r w:rsidRPr="00605ED2">
              <w:rPr>
                <w:rFonts w:ascii="Calibri" w:eastAsia="Times New Roman" w:hAnsi="Calibri" w:cs="Calibri"/>
                <w:color w:val="000000"/>
                <w:sz w:val="18"/>
                <w:szCs w:val="18"/>
              </w:rPr>
              <w:t xml:space="preserve"> how south (1) or north (-1) a site faces </w:t>
            </w:r>
            <w:bookmarkEnd w:id="22"/>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uniway, Michael C." w:date="2019-12-21T07:05:00Z" w:initials="DMC">
    <w:p w14:paraId="78A8DBC4" w14:textId="77777777" w:rsidR="0044790A" w:rsidRDefault="0044790A">
      <w:pPr>
        <w:pStyle w:val="CommentText"/>
      </w:pPr>
      <w:r>
        <w:rPr>
          <w:rStyle w:val="CommentReference"/>
        </w:rPr>
        <w:annotationRef/>
      </w:r>
      <w:r>
        <w:t>This might work but need to read it:</w:t>
      </w:r>
    </w:p>
    <w:p w14:paraId="5D2DC1AD" w14:textId="77777777" w:rsidR="0044790A" w:rsidRDefault="0044790A">
      <w:pPr>
        <w:pStyle w:val="CommentText"/>
      </w:pPr>
    </w:p>
    <w:p w14:paraId="248EE242" w14:textId="0230C3E6" w:rsidR="0044790A" w:rsidRDefault="0044790A" w:rsidP="008A5156">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Bestelmeyer, B. T., L. M. Burkett, L. Lister, J. R. Brown, and R. L. Schooley. 2019. Collaborative Approaches to Strengthen the Role of Science in Rangeland Conservation. Rangelands.</w:t>
      </w:r>
    </w:p>
    <w:p w14:paraId="23D7F632" w14:textId="750DAE42" w:rsidR="0044790A" w:rsidRDefault="0044790A" w:rsidP="008A5156">
      <w:pPr>
        <w:autoSpaceDE w:val="0"/>
        <w:autoSpaceDN w:val="0"/>
        <w:adjustRightInd w:val="0"/>
        <w:spacing w:after="0" w:line="240" w:lineRule="auto"/>
        <w:ind w:left="720" w:hanging="720"/>
        <w:rPr>
          <w:rFonts w:ascii="Segoe UI" w:hAnsi="Segoe UI" w:cs="Segoe UI"/>
          <w:sz w:val="18"/>
          <w:szCs w:val="18"/>
        </w:rPr>
      </w:pPr>
    </w:p>
    <w:p w14:paraId="28E31443" w14:textId="53909983" w:rsidR="0044790A" w:rsidRDefault="0044790A" w:rsidP="008A5156">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Or maybe the CARM experiment at the short grass step.</w:t>
      </w:r>
    </w:p>
    <w:p w14:paraId="7ACE96D7" w14:textId="1B245DC3" w:rsidR="0044790A" w:rsidRDefault="0044790A">
      <w:pPr>
        <w:pStyle w:val="CommentText"/>
      </w:pPr>
    </w:p>
  </w:comment>
  <w:comment w:id="3" w:author="Steve Fick" w:date="2019-12-05T16:55:00Z" w:initials="SEF">
    <w:p w14:paraId="053FCF9D" w14:textId="77777777" w:rsidR="0044790A" w:rsidRDefault="0044790A" w:rsidP="00F92D4C">
      <w:pPr>
        <w:pStyle w:val="CommentText"/>
      </w:pPr>
      <w:r>
        <w:rPr>
          <w:rStyle w:val="CommentReference"/>
        </w:rPr>
        <w:annotationRef/>
      </w:r>
      <w:r>
        <w:t>Find paper about this…</w:t>
      </w:r>
    </w:p>
  </w:comment>
  <w:comment w:id="4" w:author="Steve Fick" w:date="2019-12-18T14:21:00Z" w:initials="SEF">
    <w:p w14:paraId="359D3C99" w14:textId="7654AAEE" w:rsidR="0044790A" w:rsidRDefault="0044790A">
      <w:pPr>
        <w:pStyle w:val="CommentText"/>
      </w:pPr>
      <w:r>
        <w:rPr>
          <w:rStyle w:val="CommentReference"/>
        </w:rPr>
        <w:annotationRef/>
      </w:r>
      <w:r>
        <w:t>Possibly find more salient example from social science</w:t>
      </w:r>
    </w:p>
  </w:comment>
  <w:comment w:id="5" w:author="Steve Fick" w:date="2019-12-16T13:07:00Z" w:initials="SEF">
    <w:p w14:paraId="198FE19E" w14:textId="2061BDDD" w:rsidR="0044790A" w:rsidRDefault="0044790A">
      <w:pPr>
        <w:pStyle w:val="CommentText"/>
      </w:pPr>
      <w:r>
        <w:rPr>
          <w:rStyle w:val="CommentReference"/>
        </w:rPr>
        <w:annotationRef/>
      </w:r>
      <w:r>
        <w:t>Possibly expand on these details in separate paragraph.</w:t>
      </w:r>
    </w:p>
  </w:comment>
  <w:comment w:id="6" w:author="Steve Fick" w:date="2019-12-18T16:17:00Z" w:initials="SEF">
    <w:p w14:paraId="5B152C42" w14:textId="5B73A7CC" w:rsidR="0044790A" w:rsidRDefault="0044790A">
      <w:pPr>
        <w:pStyle w:val="CommentText"/>
      </w:pPr>
      <w:r>
        <w:rPr>
          <w:rStyle w:val="CommentReference"/>
        </w:rPr>
        <w:annotationRef/>
      </w:r>
      <w:r>
        <w:t xml:space="preserve">Jan </w:t>
      </w:r>
      <w:proofErr w:type="spellStart"/>
      <w:r>
        <w:t>Borner</w:t>
      </w:r>
      <w:proofErr w:type="spellEnd"/>
      <w:r>
        <w:t xml:space="preserve"> papers</w:t>
      </w:r>
    </w:p>
  </w:comment>
  <w:comment w:id="7" w:author="Duniway, Michael C." w:date="2019-12-21T08:22:00Z" w:initials="DMC">
    <w:p w14:paraId="21BFD0C7" w14:textId="6EEA1B5F" w:rsidR="0044790A" w:rsidRDefault="0044790A">
      <w:pPr>
        <w:pStyle w:val="CommentText"/>
      </w:pPr>
      <w:r>
        <w:rPr>
          <w:rStyle w:val="CommentReference"/>
        </w:rPr>
        <w:annotationRef/>
      </w:r>
      <w:r>
        <w:t>Could do a general citation on grassland versus forest productivity.</w:t>
      </w:r>
    </w:p>
  </w:comment>
  <w:comment w:id="8" w:author="Duniway, Michael C." w:date="2019-12-21T11:42:00Z" w:initials="DMC">
    <w:p w14:paraId="2853A2C9" w14:textId="49158E2E" w:rsidR="0044790A" w:rsidRDefault="0044790A">
      <w:pPr>
        <w:pStyle w:val="CommentText"/>
      </w:pPr>
      <w:r>
        <w:rPr>
          <w:rStyle w:val="CommentReference"/>
        </w:rPr>
        <w:annotationRef/>
      </w:r>
      <w:r>
        <w:t>What are the main hypotheses you are testing?  From results, it looks like you are most interested in 1) overall ability of the methods to detect the ‘true’ answer, and sensitivity of the methods to accuracy and quantity of controls and noise.  Right?  The results figures should clearly convey answers to those questions.</w:t>
      </w:r>
    </w:p>
  </w:comment>
  <w:comment w:id="10" w:author="Steve Fick" w:date="2019-12-18T19:21:00Z" w:initials="SEF">
    <w:p w14:paraId="47992D84" w14:textId="2E91E84A" w:rsidR="0044790A" w:rsidRDefault="0044790A">
      <w:pPr>
        <w:pStyle w:val="CommentText"/>
      </w:pPr>
      <w:r>
        <w:rPr>
          <w:rStyle w:val="CommentReference"/>
        </w:rPr>
        <w:annotationRef/>
      </w:r>
      <w:r>
        <w:t>Realized I should probably also test the effect of pre-treatment timeseries length on accuracy. Think necessary?</w:t>
      </w:r>
    </w:p>
  </w:comment>
  <w:comment w:id="11" w:author="Duniway, Michael C." w:date="2019-12-21T10:16:00Z" w:initials="DMC">
    <w:p w14:paraId="3A486B99" w14:textId="3864EFE8" w:rsidR="0044790A" w:rsidRDefault="0044790A">
      <w:pPr>
        <w:pStyle w:val="CommentText"/>
      </w:pPr>
      <w:r>
        <w:rPr>
          <w:rStyle w:val="CommentReference"/>
        </w:rPr>
        <w:annotationRef/>
      </w:r>
      <w:r>
        <w:t xml:space="preserve">I’d like it if it wasn’t necessary but not sure.  Seems like folks would just do </w:t>
      </w:r>
      <w:proofErr w:type="gramStart"/>
      <w:r>
        <w:t>as long as</w:t>
      </w:r>
      <w:proofErr w:type="gramEnd"/>
      <w:r>
        <w:t xml:space="preserve"> they could??? </w:t>
      </w:r>
    </w:p>
  </w:comment>
  <w:comment w:id="12" w:author="Duniway, Michael C." w:date="2019-12-21T11:37:00Z" w:initials="DMC">
    <w:p w14:paraId="7528F88F" w14:textId="74BDAABB" w:rsidR="0044790A" w:rsidRDefault="0044790A">
      <w:pPr>
        <w:pStyle w:val="CommentText"/>
      </w:pPr>
      <w:r>
        <w:rPr>
          <w:rStyle w:val="CommentReference"/>
        </w:rPr>
        <w:annotationRef/>
      </w:r>
      <w:r>
        <w:t>It’s not clear what metric you are using for determining the relative accuracies of the methods… is it possible to somehow summarize across simulations more to convey the overall picture more clearly?</w:t>
      </w:r>
    </w:p>
  </w:comment>
  <w:comment w:id="13" w:author="Steve Fick" w:date="2019-12-23T12:09:00Z" w:initials="SEF">
    <w:p w14:paraId="192B4E9C" w14:textId="768DD7F1" w:rsidR="0044790A" w:rsidRDefault="0044790A">
      <w:pPr>
        <w:pStyle w:val="CommentText"/>
      </w:pPr>
      <w:r>
        <w:rPr>
          <w:rStyle w:val="CommentReference"/>
        </w:rPr>
        <w:annotationRef/>
      </w:r>
      <w:r>
        <w:t xml:space="preserve">Could do this, but IMO figure </w:t>
      </w:r>
      <w:proofErr w:type="spellStart"/>
      <w:r>
        <w:t>ResultPanelError</w:t>
      </w:r>
      <w:proofErr w:type="spellEnd"/>
      <w:r>
        <w:t xml:space="preserve"> shows how misleading this could be. Its like interpreting main effects in a linear model when you have an interaction. Travis, what do you think?</w:t>
      </w:r>
    </w:p>
  </w:comment>
  <w:comment w:id="14" w:author="Steve Fick" w:date="2019-12-18T12:17:00Z" w:initials="SEF">
    <w:p w14:paraId="13C32139" w14:textId="26B99DDD" w:rsidR="0044790A" w:rsidRDefault="0044790A">
      <w:pPr>
        <w:pStyle w:val="CommentText"/>
      </w:pPr>
      <w:r>
        <w:rPr>
          <w:rStyle w:val="CommentReference"/>
        </w:rPr>
        <w:annotationRef/>
      </w:r>
      <w:r>
        <w:t>Do you think this paragraph/discussion is needed?</w:t>
      </w:r>
    </w:p>
  </w:comment>
  <w:comment w:id="15" w:author="Duniway, Michael C." w:date="2019-12-21T11:41:00Z" w:initials="DMC">
    <w:p w14:paraId="18B957B4" w14:textId="77777777" w:rsidR="0044790A" w:rsidRDefault="0044790A">
      <w:pPr>
        <w:pStyle w:val="CommentText"/>
      </w:pPr>
      <w:r>
        <w:rPr>
          <w:rStyle w:val="CommentReference"/>
        </w:rPr>
        <w:annotationRef/>
      </w:r>
      <w:r>
        <w:t xml:space="preserve">Yes, sort of, I think you need to include in this paragraph and the one above a clear answer to how the methods deal with noise.  </w:t>
      </w:r>
    </w:p>
    <w:p w14:paraId="6BE04D69" w14:textId="77777777" w:rsidR="0044790A" w:rsidRDefault="0044790A">
      <w:pPr>
        <w:pStyle w:val="CommentText"/>
      </w:pPr>
    </w:p>
    <w:p w14:paraId="6942CE5B" w14:textId="6A98316B" w:rsidR="0044790A" w:rsidRDefault="0044790A">
      <w:pPr>
        <w:pStyle w:val="CommentText"/>
      </w:pPr>
      <w:r>
        <w:t xml:space="preserve">For answering this question, what about holding the mismatch and # of controls constant to make it easier to graph?  You could include the full factorial in an appendix. </w:t>
      </w:r>
    </w:p>
  </w:comment>
  <w:comment w:id="16" w:author="Duniway, Michael C." w:date="2019-12-21T12:17:00Z" w:initials="DMC">
    <w:p w14:paraId="18965CD7" w14:textId="0F77B6B9" w:rsidR="0044790A" w:rsidRDefault="0044790A">
      <w:pPr>
        <w:pStyle w:val="CommentText"/>
      </w:pPr>
      <w:r>
        <w:rPr>
          <w:rStyle w:val="CommentReference"/>
        </w:rPr>
        <w:annotationRef/>
      </w:r>
      <w:r>
        <w:t>Hard to tell from the figure.</w:t>
      </w:r>
    </w:p>
  </w:comment>
  <w:comment w:id="17" w:author="Duniway, Michael C." w:date="2019-12-22T08:29:00Z" w:initials="DMC">
    <w:p w14:paraId="0D32D3FD" w14:textId="456A0AC1" w:rsidR="0044790A" w:rsidRDefault="0044790A">
      <w:pPr>
        <w:pStyle w:val="CommentText"/>
      </w:pPr>
      <w:r>
        <w:rPr>
          <w:rStyle w:val="CommentReference"/>
        </w:rPr>
        <w:annotationRef/>
      </w:r>
      <w:r>
        <w:t>Robust?</w:t>
      </w:r>
    </w:p>
  </w:comment>
  <w:comment w:id="19" w:author="Duniway, Michael C." w:date="2019-12-21T12:11:00Z" w:initials="DMC">
    <w:p w14:paraId="413AEB9E" w14:textId="4E4E0289" w:rsidR="0044790A" w:rsidRDefault="0044790A">
      <w:pPr>
        <w:pStyle w:val="CommentText"/>
      </w:pPr>
      <w:r>
        <w:rPr>
          <w:rStyle w:val="CommentReference"/>
        </w:rPr>
        <w:annotationRef/>
      </w:r>
      <w:r>
        <w:t xml:space="preserve">Is there a way to make this figure more of a comparison of the RS methods to on the ground?  Like a way to combine these results with the figure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CE96D7" w15:done="0"/>
  <w15:commentEx w15:paraId="053FCF9D" w15:done="0"/>
  <w15:commentEx w15:paraId="359D3C99" w15:done="0"/>
  <w15:commentEx w15:paraId="198FE19E" w15:done="0"/>
  <w15:commentEx w15:paraId="5B152C42" w15:done="0"/>
  <w15:commentEx w15:paraId="21BFD0C7" w15:done="0"/>
  <w15:commentEx w15:paraId="2853A2C9" w15:done="0"/>
  <w15:commentEx w15:paraId="47992D84" w15:done="0"/>
  <w15:commentEx w15:paraId="3A486B99" w15:paraIdParent="47992D84" w15:done="0"/>
  <w15:commentEx w15:paraId="7528F88F" w15:done="0"/>
  <w15:commentEx w15:paraId="192B4E9C" w15:paraIdParent="7528F88F" w15:done="0"/>
  <w15:commentEx w15:paraId="13C32139" w15:done="0"/>
  <w15:commentEx w15:paraId="6942CE5B" w15:paraIdParent="13C32139" w15:done="0"/>
  <w15:commentEx w15:paraId="18965CD7" w15:done="0"/>
  <w15:commentEx w15:paraId="0D32D3FD" w15:done="0"/>
  <w15:commentEx w15:paraId="413AEB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CE96D7" w16cid:durableId="21A842B0"/>
  <w16cid:commentId w16cid:paraId="053FCF9D" w16cid:durableId="2193B4EF"/>
  <w16cid:commentId w16cid:paraId="359D3C99" w16cid:durableId="21A4B47B"/>
  <w16cid:commentId w16cid:paraId="198FE19E" w16cid:durableId="21A1FFF5"/>
  <w16cid:commentId w16cid:paraId="5B152C42" w16cid:durableId="21A4CFA5"/>
  <w16cid:commentId w16cid:paraId="21BFD0C7" w16cid:durableId="21A854C5"/>
  <w16cid:commentId w16cid:paraId="2853A2C9" w16cid:durableId="21A8838C"/>
  <w16cid:commentId w16cid:paraId="47992D84" w16cid:durableId="21A4FAC9"/>
  <w16cid:commentId w16cid:paraId="3A486B99" w16cid:durableId="21A86F83"/>
  <w16cid:commentId w16cid:paraId="7528F88F" w16cid:durableId="21A8827A"/>
  <w16cid:commentId w16cid:paraId="192B4E9C" w16cid:durableId="21AB2CEB"/>
  <w16cid:commentId w16cid:paraId="13C32139" w16cid:durableId="21A4973C"/>
  <w16cid:commentId w16cid:paraId="6942CE5B" w16cid:durableId="21A88368"/>
  <w16cid:commentId w16cid:paraId="18965CD7" w16cid:durableId="21A88BD6"/>
  <w16cid:commentId w16cid:paraId="0D32D3FD" w16cid:durableId="21A9A7D8"/>
  <w16cid:commentId w16cid:paraId="413AEB9E" w16cid:durableId="21A88A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uniway, Michael C.">
    <w15:presenceInfo w15:providerId="AD" w15:userId="S::mduniway@usgs.gov::ef6b15f5-1c86-4b34-a1fe-6227235b84dd"/>
  </w15:person>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C45"/>
    <w:rsid w:val="00023236"/>
    <w:rsid w:val="00023AA1"/>
    <w:rsid w:val="000509A2"/>
    <w:rsid w:val="0005777D"/>
    <w:rsid w:val="00072C4F"/>
    <w:rsid w:val="00091C91"/>
    <w:rsid w:val="0009252C"/>
    <w:rsid w:val="000B4EAB"/>
    <w:rsid w:val="00104E3A"/>
    <w:rsid w:val="001135AA"/>
    <w:rsid w:val="001178CC"/>
    <w:rsid w:val="001212B3"/>
    <w:rsid w:val="00136466"/>
    <w:rsid w:val="00140D89"/>
    <w:rsid w:val="00141BD6"/>
    <w:rsid w:val="00155C32"/>
    <w:rsid w:val="00172F31"/>
    <w:rsid w:val="001822A2"/>
    <w:rsid w:val="00185741"/>
    <w:rsid w:val="001964AD"/>
    <w:rsid w:val="001B133C"/>
    <w:rsid w:val="001B2518"/>
    <w:rsid w:val="001B704C"/>
    <w:rsid w:val="001C4A16"/>
    <w:rsid w:val="001C5B7D"/>
    <w:rsid w:val="001D05BF"/>
    <w:rsid w:val="001D555A"/>
    <w:rsid w:val="001F00EC"/>
    <w:rsid w:val="001F24E4"/>
    <w:rsid w:val="001F56B2"/>
    <w:rsid w:val="001F5B63"/>
    <w:rsid w:val="001F7BBA"/>
    <w:rsid w:val="00231DCB"/>
    <w:rsid w:val="00234EEF"/>
    <w:rsid w:val="002431F9"/>
    <w:rsid w:val="00253343"/>
    <w:rsid w:val="00267FE9"/>
    <w:rsid w:val="002A33D0"/>
    <w:rsid w:val="002C2948"/>
    <w:rsid w:val="002D0FC0"/>
    <w:rsid w:val="002E491E"/>
    <w:rsid w:val="002E5DF6"/>
    <w:rsid w:val="002E633A"/>
    <w:rsid w:val="002E658A"/>
    <w:rsid w:val="002F0428"/>
    <w:rsid w:val="0031262D"/>
    <w:rsid w:val="0031472B"/>
    <w:rsid w:val="0033463C"/>
    <w:rsid w:val="00347240"/>
    <w:rsid w:val="00356490"/>
    <w:rsid w:val="0037014B"/>
    <w:rsid w:val="003715AA"/>
    <w:rsid w:val="00385D73"/>
    <w:rsid w:val="0038650B"/>
    <w:rsid w:val="003926AD"/>
    <w:rsid w:val="003A0356"/>
    <w:rsid w:val="003C2EF4"/>
    <w:rsid w:val="003D0147"/>
    <w:rsid w:val="003D4260"/>
    <w:rsid w:val="003D4C45"/>
    <w:rsid w:val="003E0862"/>
    <w:rsid w:val="003F0023"/>
    <w:rsid w:val="003F044A"/>
    <w:rsid w:val="004060BB"/>
    <w:rsid w:val="00421BB4"/>
    <w:rsid w:val="00432771"/>
    <w:rsid w:val="0044790A"/>
    <w:rsid w:val="00461E2A"/>
    <w:rsid w:val="0047156F"/>
    <w:rsid w:val="0047725F"/>
    <w:rsid w:val="00494412"/>
    <w:rsid w:val="004A2ABA"/>
    <w:rsid w:val="004B30C8"/>
    <w:rsid w:val="004D301E"/>
    <w:rsid w:val="004D3F31"/>
    <w:rsid w:val="004F065E"/>
    <w:rsid w:val="004F0E58"/>
    <w:rsid w:val="004F1B86"/>
    <w:rsid w:val="00513418"/>
    <w:rsid w:val="00527F12"/>
    <w:rsid w:val="0056301B"/>
    <w:rsid w:val="00571550"/>
    <w:rsid w:val="00574457"/>
    <w:rsid w:val="00580354"/>
    <w:rsid w:val="00591E79"/>
    <w:rsid w:val="00591F9B"/>
    <w:rsid w:val="005A38C2"/>
    <w:rsid w:val="005B2BCA"/>
    <w:rsid w:val="005B3F55"/>
    <w:rsid w:val="005B4814"/>
    <w:rsid w:val="005C64AC"/>
    <w:rsid w:val="005D17A5"/>
    <w:rsid w:val="005D5492"/>
    <w:rsid w:val="005D675A"/>
    <w:rsid w:val="005F1E46"/>
    <w:rsid w:val="00604C1F"/>
    <w:rsid w:val="00605ED2"/>
    <w:rsid w:val="006238AB"/>
    <w:rsid w:val="006266FA"/>
    <w:rsid w:val="0064122A"/>
    <w:rsid w:val="00644D3E"/>
    <w:rsid w:val="00663AE4"/>
    <w:rsid w:val="00666AEC"/>
    <w:rsid w:val="00674C63"/>
    <w:rsid w:val="00691AAF"/>
    <w:rsid w:val="006A2BA9"/>
    <w:rsid w:val="006A7551"/>
    <w:rsid w:val="006B1E98"/>
    <w:rsid w:val="006C1530"/>
    <w:rsid w:val="006D06FB"/>
    <w:rsid w:val="006D131F"/>
    <w:rsid w:val="006D1CFB"/>
    <w:rsid w:val="006D3A18"/>
    <w:rsid w:val="00720796"/>
    <w:rsid w:val="00721F15"/>
    <w:rsid w:val="007331D2"/>
    <w:rsid w:val="00754DBD"/>
    <w:rsid w:val="00757205"/>
    <w:rsid w:val="007758BA"/>
    <w:rsid w:val="00783922"/>
    <w:rsid w:val="00793347"/>
    <w:rsid w:val="00793A24"/>
    <w:rsid w:val="007B2994"/>
    <w:rsid w:val="007B7848"/>
    <w:rsid w:val="007F2550"/>
    <w:rsid w:val="007F29C8"/>
    <w:rsid w:val="007F70E9"/>
    <w:rsid w:val="00804D70"/>
    <w:rsid w:val="008172D6"/>
    <w:rsid w:val="008324A0"/>
    <w:rsid w:val="00834C8A"/>
    <w:rsid w:val="00845DCE"/>
    <w:rsid w:val="00850011"/>
    <w:rsid w:val="00857FBB"/>
    <w:rsid w:val="008662D6"/>
    <w:rsid w:val="0088293C"/>
    <w:rsid w:val="008A5156"/>
    <w:rsid w:val="008B4C98"/>
    <w:rsid w:val="008B7228"/>
    <w:rsid w:val="008C2394"/>
    <w:rsid w:val="008E13B8"/>
    <w:rsid w:val="00906593"/>
    <w:rsid w:val="00912C0C"/>
    <w:rsid w:val="009176A2"/>
    <w:rsid w:val="00931DED"/>
    <w:rsid w:val="00935995"/>
    <w:rsid w:val="00940A18"/>
    <w:rsid w:val="009455A2"/>
    <w:rsid w:val="00986670"/>
    <w:rsid w:val="00986A1A"/>
    <w:rsid w:val="00987A97"/>
    <w:rsid w:val="00992108"/>
    <w:rsid w:val="009A1F57"/>
    <w:rsid w:val="009A32A0"/>
    <w:rsid w:val="009B47D2"/>
    <w:rsid w:val="009C6753"/>
    <w:rsid w:val="009D0FED"/>
    <w:rsid w:val="009D3119"/>
    <w:rsid w:val="009E555D"/>
    <w:rsid w:val="009F5D46"/>
    <w:rsid w:val="009F72A1"/>
    <w:rsid w:val="00A23FD6"/>
    <w:rsid w:val="00A260ED"/>
    <w:rsid w:val="00A30ADE"/>
    <w:rsid w:val="00A5406C"/>
    <w:rsid w:val="00A77971"/>
    <w:rsid w:val="00A81378"/>
    <w:rsid w:val="00A81842"/>
    <w:rsid w:val="00AC07A3"/>
    <w:rsid w:val="00AC2E98"/>
    <w:rsid w:val="00AD1260"/>
    <w:rsid w:val="00AD42ED"/>
    <w:rsid w:val="00AE4C25"/>
    <w:rsid w:val="00B059BA"/>
    <w:rsid w:val="00B10478"/>
    <w:rsid w:val="00B120F9"/>
    <w:rsid w:val="00B257FB"/>
    <w:rsid w:val="00B25A1D"/>
    <w:rsid w:val="00B267C2"/>
    <w:rsid w:val="00B36A04"/>
    <w:rsid w:val="00B41B84"/>
    <w:rsid w:val="00B7456B"/>
    <w:rsid w:val="00B76794"/>
    <w:rsid w:val="00B81A8F"/>
    <w:rsid w:val="00B8603C"/>
    <w:rsid w:val="00B922BB"/>
    <w:rsid w:val="00BA406F"/>
    <w:rsid w:val="00BB64A3"/>
    <w:rsid w:val="00BD02CE"/>
    <w:rsid w:val="00BD354C"/>
    <w:rsid w:val="00BD7AC6"/>
    <w:rsid w:val="00BE1794"/>
    <w:rsid w:val="00BE276D"/>
    <w:rsid w:val="00BF276D"/>
    <w:rsid w:val="00BF58EE"/>
    <w:rsid w:val="00BF5A00"/>
    <w:rsid w:val="00C00FB0"/>
    <w:rsid w:val="00C168B7"/>
    <w:rsid w:val="00C21FD1"/>
    <w:rsid w:val="00C365AE"/>
    <w:rsid w:val="00C438A0"/>
    <w:rsid w:val="00C6437E"/>
    <w:rsid w:val="00C71AF1"/>
    <w:rsid w:val="00C73DAB"/>
    <w:rsid w:val="00C75BC7"/>
    <w:rsid w:val="00C854C7"/>
    <w:rsid w:val="00C86432"/>
    <w:rsid w:val="00C8729A"/>
    <w:rsid w:val="00C9258F"/>
    <w:rsid w:val="00C969F2"/>
    <w:rsid w:val="00CB00C7"/>
    <w:rsid w:val="00CB4A9C"/>
    <w:rsid w:val="00CB4AA9"/>
    <w:rsid w:val="00CC3BB4"/>
    <w:rsid w:val="00CC6D65"/>
    <w:rsid w:val="00CE0EDE"/>
    <w:rsid w:val="00CF0B51"/>
    <w:rsid w:val="00CF6088"/>
    <w:rsid w:val="00D16DF5"/>
    <w:rsid w:val="00D44480"/>
    <w:rsid w:val="00D46357"/>
    <w:rsid w:val="00D46408"/>
    <w:rsid w:val="00D62CDD"/>
    <w:rsid w:val="00D66198"/>
    <w:rsid w:val="00D663FF"/>
    <w:rsid w:val="00D70034"/>
    <w:rsid w:val="00DA0BD9"/>
    <w:rsid w:val="00DB5C80"/>
    <w:rsid w:val="00DB624C"/>
    <w:rsid w:val="00DC3AB2"/>
    <w:rsid w:val="00DF3CAB"/>
    <w:rsid w:val="00DF6E65"/>
    <w:rsid w:val="00E31829"/>
    <w:rsid w:val="00E400F8"/>
    <w:rsid w:val="00E60D74"/>
    <w:rsid w:val="00E80F24"/>
    <w:rsid w:val="00E852F9"/>
    <w:rsid w:val="00EE5A09"/>
    <w:rsid w:val="00F21A1F"/>
    <w:rsid w:val="00F25A53"/>
    <w:rsid w:val="00F3006E"/>
    <w:rsid w:val="00F557D4"/>
    <w:rsid w:val="00F6355D"/>
    <w:rsid w:val="00F86A43"/>
    <w:rsid w:val="00F92952"/>
    <w:rsid w:val="00F92D4C"/>
    <w:rsid w:val="00F95BE5"/>
    <w:rsid w:val="00FB35AF"/>
    <w:rsid w:val="00FC0F9D"/>
    <w:rsid w:val="00FC6817"/>
    <w:rsid w:val="00FE3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B58863F2-F0A8-40E3-8952-B5443837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styleId="UnresolvedMention">
    <w:name w:val="Unresolved Mention"/>
    <w:basedOn w:val="DefaultParagraphFont"/>
    <w:uiPriority w:val="99"/>
    <w:semiHidden/>
    <w:unhideWhenUsed/>
    <w:rsid w:val="00605E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7E12D-52A5-405B-A23C-DEB7F350B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9</TotalTime>
  <Pages>31</Pages>
  <Words>8516</Words>
  <Characters>4854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20</cp:revision>
  <dcterms:created xsi:type="dcterms:W3CDTF">2019-12-21T13:53:00Z</dcterms:created>
  <dcterms:modified xsi:type="dcterms:W3CDTF">2020-01-0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mYjWjN6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 name="noteType" value="0"/&gt;&lt;/prefs&gt;&lt;/data&gt;</vt:lpwstr>
  </property>
</Properties>
</file>